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id w:val="-905831088"/>
        <w:docPartObj>
          <w:docPartGallery w:val="Cover Pages"/>
          <w:docPartUnique/>
        </w:docPartObj>
      </w:sdtPr>
      <w:sdtEndPr>
        <w:rPr>
          <w:b/>
          <w:bCs/>
        </w:rPr>
      </w:sdtEndPr>
      <w:sdtContent>
        <w:p w:rsidR="003B48C8" w:rsidRDefault="003B48C8">
          <w:r>
            <w:rPr>
              <w:noProof/>
              <w:lang w:eastAsia="de-DE"/>
            </w:rPr>
            <mc:AlternateContent>
              <mc:Choice Requires="wps">
                <w:drawing>
                  <wp:anchor distT="0" distB="0" distL="114300" distR="114300" simplePos="0" relativeHeight="251664384" behindDoc="0" locked="0" layoutInCell="1" allowOverlap="1" wp14:anchorId="5608B089" wp14:editId="2669580E">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6000</wp14:pctPosVOffset>
                        </wp:positionV>
                      </mc:Choice>
                      <mc:Fallback>
                        <wp:positionV relativeFrom="page">
                          <wp:posOffset>7056755</wp:posOffset>
                        </wp:positionV>
                      </mc:Fallback>
                    </mc:AlternateContent>
                    <wp:extent cx="2797810" cy="268605"/>
                    <wp:effectExtent l="0" t="0" r="0" b="0"/>
                    <wp:wrapSquare wrapText="bothSides"/>
                    <wp:docPr id="33" name="Textfeld 33"/>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7D7F2A" w:rsidRDefault="004744DD">
                                <w:pPr>
                                  <w:pStyle w:val="KeinLeerraum"/>
                                  <w:rPr>
                                    <w:color w:val="1F497D" w:themeColor="text2"/>
                                  </w:rPr>
                                </w:pPr>
                                <w:sdt>
                                  <w:sdtPr>
                                    <w:rPr>
                                      <w:color w:val="1F497D" w:themeColor="text2"/>
                                    </w:rPr>
                                    <w:alias w:val="Autor"/>
                                    <w:id w:val="-693917752"/>
                                    <w:dataBinding w:prefixMappings="xmlns:ns0='http://schemas.openxmlformats.org/package/2006/metadata/core-properties' xmlns:ns1='http://purl.org/dc/elements/1.1/'" w:xpath="/ns0:coreProperties[1]/ns1:creator[1]" w:storeItemID="{6C3C8BC8-F283-45AE-878A-BAB7291924A1}"/>
                                    <w:text/>
                                  </w:sdtPr>
                                  <w:sdtEndPr/>
                                  <w:sdtContent>
                                    <w:r w:rsidR="007D7F2A">
                                      <w:rPr>
                                        <w:color w:val="1F497D" w:themeColor="text2"/>
                                      </w:rPr>
                                      <w:t>Seidel, Gabriele Dr.</w:t>
                                    </w:r>
                                  </w:sdtContent>
                                </w:sdt>
                                <w:r w:rsidR="007D7F2A">
                                  <w:rPr>
                                    <w:color w:val="1F497D" w:themeColor="text2"/>
                                  </w:rPr>
                                  <w:t>, Oktober 201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33" o:spid="_x0000_s1026" type="#_x0000_t202" style="position:absolute;left:0;text-align:left;margin-left:0;margin-top:0;width:220.3pt;height:21.15pt;z-index:251664384;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HYI5aNwIAAGEEAAAOAAAAAAAAAAAA&#10;AAAAAC4CAABkcnMvZTJvRG9jLnhtbFBLAQItABQABgAIAAAAIQBTzbbv3gAAAAQBAAAPAAAAAAAA&#10;AAAAAAAAAJEEAABkcnMvZG93bnJldi54bWxQSwUGAAAAAAQABADzAAAAnAUAAAAA&#10;" filled="f" stroked="f" strokeweight=".5pt">
                    <v:textbox style="mso-fit-shape-to-text:t">
                      <w:txbxContent>
                        <w:p w:rsidR="007D7F2A" w:rsidRDefault="007D7F2A">
                          <w:pPr>
                            <w:pStyle w:val="KeinLeerraum"/>
                            <w:rPr>
                              <w:color w:val="1F497D" w:themeColor="text2"/>
                            </w:rPr>
                          </w:pPr>
                          <w:sdt>
                            <w:sdtPr>
                              <w:rPr>
                                <w:color w:val="1F497D" w:themeColor="text2"/>
                              </w:rPr>
                              <w:alias w:val="Autor"/>
                              <w:id w:val="-693917752"/>
                              <w:dataBinding w:prefixMappings="xmlns:ns0='http://schemas.openxmlformats.org/package/2006/metadata/core-properties' xmlns:ns1='http://purl.org/dc/elements/1.1/'" w:xpath="/ns0:coreProperties[1]/ns1:creator[1]" w:storeItemID="{6C3C8BC8-F283-45AE-878A-BAB7291924A1}"/>
                              <w:text/>
                            </w:sdtPr>
                            <w:sdtContent>
                              <w:r>
                                <w:rPr>
                                  <w:color w:val="1F497D" w:themeColor="text2"/>
                                </w:rPr>
                                <w:t>Seidel, Gabriele Dr.</w:t>
                              </w:r>
                            </w:sdtContent>
                          </w:sdt>
                          <w:r>
                            <w:rPr>
                              <w:color w:val="1F497D" w:themeColor="text2"/>
                            </w:rPr>
                            <w:t>, Oktober 2017</w:t>
                          </w:r>
                        </w:p>
                      </w:txbxContent>
                    </v:textbox>
                    <w10:wrap type="square" anchorx="page" anchory="page"/>
                  </v:shape>
                </w:pict>
              </mc:Fallback>
            </mc:AlternateContent>
          </w:r>
          <w:r>
            <w:rPr>
              <w:noProof/>
              <w:lang w:eastAsia="de-DE"/>
            </w:rPr>
            <mc:AlternateContent>
              <mc:Choice Requires="wps">
                <w:drawing>
                  <wp:anchor distT="0" distB="0" distL="114300" distR="114300" simplePos="0" relativeHeight="251663360" behindDoc="1" locked="0" layoutInCell="1" allowOverlap="1" wp14:anchorId="3263D439" wp14:editId="3AD15EF5">
                    <wp:simplePos x="0" y="0"/>
                    <wp:positionH relativeFrom="page">
                      <wp:align>center</wp:align>
                    </wp:positionH>
                    <wp:positionV relativeFrom="page">
                      <wp:align>center</wp:align>
                    </wp:positionV>
                    <wp:extent cx="7383780" cy="9555480"/>
                    <wp:effectExtent l="0" t="0" r="0" b="0"/>
                    <wp:wrapNone/>
                    <wp:docPr id="34" name="Rechteck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7D7F2A" w:rsidRDefault="007D7F2A"/>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hteck 34" o:spid="_x0000_s1027" style="position:absolute;left:0;text-align:left;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" fillcolor="#f1efe6 [2579]" stroked="f" strokeweight="2pt">
                    <v:fill color2="#575131 [963]" rotate="t" focusposition=".5,.5" focussize="" focus="100%" type="gradientRadial"/>
                    <v:path arrowok="t"/>
                    <v:textbox inset="21.6pt,,21.6pt">
                      <w:txbxContent>
                        <w:p w:rsidR="007D7F2A" w:rsidRDefault="007D7F2A"/>
                      </w:txbxContent>
                    </v:textbox>
                    <w10:wrap anchorx="page" anchory="page"/>
                  </v:rect>
                </w:pict>
              </mc:Fallback>
            </mc:AlternateContent>
          </w:r>
          <w:r>
            <w:rPr>
              <w:noProof/>
              <w:lang w:eastAsia="de-DE"/>
            </w:rPr>
            <mc:AlternateContent>
              <mc:Choice Requires="wps">
                <w:drawing>
                  <wp:anchor distT="0" distB="0" distL="114300" distR="114300" simplePos="0" relativeHeight="251660288" behindDoc="0" locked="0" layoutInCell="1" allowOverlap="1" wp14:anchorId="0D34A517" wp14:editId="37AE0CCB">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35" name="Rechteck 35"/>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D7F2A" w:rsidRDefault="004744DD">
                                <w:pPr>
                                  <w:spacing w:before="240"/>
                                  <w:jc w:val="center"/>
                                  <w:rPr>
                                    <w:color w:val="FFFFFF" w:themeColor="background1"/>
                                  </w:rPr>
                                </w:pPr>
                                <w:sdt>
                                  <w:sdtPr>
                                    <w:rPr>
                                      <w:color w:val="FFFFFF" w:themeColor="background1"/>
                                    </w:rPr>
                                    <w:alias w:val="Exposee"/>
                                    <w:id w:val="207926161"/>
                                    <w:dataBinding w:prefixMappings="xmlns:ns0='http://schemas.microsoft.com/office/2006/coverPageProps'" w:xpath="/ns0:CoverPageProperties[1]/ns0:Abstract[1]" w:storeItemID="{55AF091B-3C7A-41E3-B477-F2FDAA23CFDA}"/>
                                    <w:text/>
                                  </w:sdtPr>
                                  <w:sdtEndPr/>
                                  <w:sdtContent>
                                    <w:r w:rsidR="007D7F2A">
                                      <w:rPr>
                                        <w:color w:val="FFFFFF" w:themeColor="background1"/>
                                      </w:rPr>
                                      <w:t>Definitionen, aktuelle Entwicklungen, Konzepte und Projekte</w:t>
                                    </w:r>
                                  </w:sdtContent>
                                </w:sdt>
                                <w:r w:rsidR="007D7F2A">
                                  <w:rPr>
                                    <w:color w:val="FFFFFF" w:themeColor="background1"/>
                                  </w:rPr>
                                  <w:t xml:space="preserve"> in Quartieren</w:t>
                                </w: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hteck 35" o:spid="_x0000_s1028" style="position:absolute;left:0;text-align:left;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" fillcolor="#1f497d [3215]" stroked="f" strokeweight="2pt">
                    <v:textbox inset="14.4pt,14.4pt,14.4pt,28.8pt">
                      <w:txbxContent>
                        <w:p w:rsidR="007D7F2A" w:rsidRDefault="007D7F2A">
                          <w:pPr>
                            <w:spacing w:before="240"/>
                            <w:jc w:val="center"/>
                            <w:rPr>
                              <w:color w:val="FFFFFF" w:themeColor="background1"/>
                            </w:rPr>
                          </w:pPr>
                          <w:sdt>
                            <w:sdtPr>
                              <w:rPr>
                                <w:color w:val="FFFFFF" w:themeColor="background1"/>
                              </w:rPr>
                              <w:alias w:val="Exposee"/>
                              <w:id w:val="207926161"/>
                              <w:dataBinding w:prefixMappings="xmlns:ns0='http://schemas.microsoft.com/office/2006/coverPageProps'" w:xpath="/ns0:CoverPageProperties[1]/ns0:Abstract[1]" w:storeItemID="{55AF091B-3C7A-41E3-B477-F2FDAA23CFDA}"/>
                              <w:text/>
                            </w:sdtPr>
                            <w:sdtContent>
                              <w:r>
                                <w:rPr>
                                  <w:color w:val="FFFFFF" w:themeColor="background1"/>
                                </w:rPr>
                                <w:t>Definitionen, aktuelle Entwicklungen, Konzepte und Projekte</w:t>
                              </w:r>
                            </w:sdtContent>
                          </w:sdt>
                          <w:r>
                            <w:rPr>
                              <w:color w:val="FFFFFF" w:themeColor="background1"/>
                            </w:rPr>
                            <w:t xml:space="preserve"> in Quartieren</w:t>
                          </w:r>
                        </w:p>
                      </w:txbxContent>
                    </v:textbox>
                    <w10:wrap anchorx="page" anchory="page"/>
                  </v:rect>
                </w:pict>
              </mc:Fallback>
            </mc:AlternateContent>
          </w:r>
          <w:r>
            <w:rPr>
              <w:noProof/>
              <w:lang w:eastAsia="de-DE"/>
            </w:rPr>
            <mc:AlternateContent>
              <mc:Choice Requires="wps">
                <w:drawing>
                  <wp:anchor distT="0" distB="0" distL="114300" distR="114300" simplePos="0" relativeHeight="251659264" behindDoc="0" locked="0" layoutInCell="1" allowOverlap="1" wp14:anchorId="2B2D8C62" wp14:editId="0D6F4DC4">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0" b="0"/>
                    <wp:wrapNone/>
                    <wp:docPr id="36" name="Rechteck 36"/>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id="Rechteck 36"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tXuVI6sCAADcBQAADgAAAAAAAAAA&#10;AAAAAAAuAgAAZHJzL2Uyb0RvYy54bWxQSwECLQAUAAYACAAAACEAlei4fN0AAAAGAQAADwAAAAAA&#10;AAAAAAAAAAAFBQAAZHJzL2Rvd25yZXYueG1sUEsFBgAAAAAEAAQA8wAAAA8GAAAAAA==&#10;" fillcolor="white [3212]" strokecolor="#938953 [1614]" strokeweight="1.25pt">
                    <w10:wrap anchorx="page" anchory="page"/>
                  </v:rect>
                </w:pict>
              </mc:Fallback>
            </mc:AlternateContent>
          </w:r>
          <w:r>
            <w:rPr>
              <w:noProof/>
              <w:lang w:eastAsia="de-DE"/>
            </w:rPr>
            <mc:AlternateContent>
              <mc:Choice Requires="wps">
                <w:drawing>
                  <wp:anchor distT="0" distB="0" distL="114300" distR="114300" simplePos="0" relativeHeight="251662336" behindDoc="0" locked="0" layoutInCell="1" allowOverlap="1" wp14:anchorId="02071A98" wp14:editId="6593EA25">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37" name="Rechteck 37"/>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id="Rechteck 37"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" fillcolor="#4f81bd [3204]" stroked="f" strokeweight="2pt">
                    <w10:wrap anchorx="page" anchory="page"/>
                  </v:rect>
                </w:pict>
              </mc:Fallback>
            </mc:AlternateContent>
          </w:r>
          <w:r>
            <w:rPr>
              <w:noProof/>
              <w:lang w:eastAsia="de-DE"/>
            </w:rPr>
            <mc:AlternateContent>
              <mc:Choice Requires="wps">
                <w:drawing>
                  <wp:anchor distT="0" distB="0" distL="114300" distR="114300" simplePos="0" relativeHeight="251661312" behindDoc="0" locked="0" layoutInCell="1" allowOverlap="1" wp14:anchorId="768A7EBB" wp14:editId="3A2CD55A">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97810" cy="2475230"/>
                    <wp:effectExtent l="0" t="0" r="0" b="0"/>
                    <wp:wrapSquare wrapText="bothSides"/>
                    <wp:docPr id="39" name="Textfeld 39"/>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hAnsiTheme="majorHAnsi"/>
                                    <w:color w:val="4F81BD" w:themeColor="accent1"/>
                                    <w:sz w:val="56"/>
                                    <w:szCs w:val="72"/>
                                  </w:rPr>
                                  <w:alias w:val="Titel"/>
                                  <w:id w:val="314850067"/>
                                  <w:dataBinding w:prefixMappings="xmlns:ns0='http://schemas.openxmlformats.org/package/2006/metadata/core-properties' xmlns:ns1='http://purl.org/dc/elements/1.1/'" w:xpath="/ns0:coreProperties[1]/ns1:title[1]" w:storeItemID="{6C3C8BC8-F283-45AE-878A-BAB7291924A1}"/>
                                  <w:text/>
                                </w:sdtPr>
                                <w:sdtEndPr/>
                                <w:sdtContent>
                                  <w:p w:rsidR="007D7F2A" w:rsidRPr="00405E95" w:rsidRDefault="007D7F2A" w:rsidP="00405E95">
                                    <w:pPr>
                                      <w:jc w:val="left"/>
                                      <w:rPr>
                                        <w:rFonts w:asciiTheme="majorHAnsi" w:hAnsiTheme="majorHAnsi"/>
                                        <w:color w:val="4F81BD" w:themeColor="accent1"/>
                                        <w:sz w:val="56"/>
                                        <w:szCs w:val="72"/>
                                      </w:rPr>
                                    </w:pPr>
                                    <w:r w:rsidRPr="00405E95">
                                      <w:rPr>
                                        <w:rFonts w:asciiTheme="majorHAnsi" w:hAnsiTheme="majorHAnsi"/>
                                        <w:color w:val="4F81BD" w:themeColor="accent1"/>
                                        <w:sz w:val="56"/>
                                        <w:szCs w:val="72"/>
                                      </w:rPr>
                                      <w:t>Gesundheit</w:t>
                                    </w:r>
                                    <w:r>
                                      <w:rPr>
                                        <w:rFonts w:asciiTheme="majorHAnsi" w:hAnsiTheme="majorHAnsi"/>
                                        <w:color w:val="4F81BD" w:themeColor="accent1"/>
                                        <w:sz w:val="56"/>
                                        <w:szCs w:val="72"/>
                                      </w:rPr>
                                      <w:t>s-zogene</w:t>
                                    </w:r>
                                    <w:r w:rsidRPr="00405E95">
                                      <w:rPr>
                                        <w:rFonts w:asciiTheme="majorHAnsi" w:hAnsiTheme="majorHAnsi"/>
                                        <w:color w:val="4F81BD" w:themeColor="accent1"/>
                                        <w:sz w:val="56"/>
                                        <w:szCs w:val="72"/>
                                      </w:rPr>
                                      <w:t xml:space="preserve"> Selbsthilfe im Quartier</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id="Textfeld 39" o:spid="_x0000_s1029" type="#_x0000_t202" style="position:absolute;left:0;text-align:left;margin-left:0;margin-top:0;width:220.3pt;height:194.9pt;z-index:251661312;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" filled="f" stroked="f" strokeweight=".5pt">
                    <v:textbox style="mso-fit-shape-to-text:t">
                      <w:txbxContent>
                        <w:sdt>
                          <w:sdtPr>
                            <w:rPr>
                              <w:rFonts w:asciiTheme="majorHAnsi" w:hAnsiTheme="majorHAnsi"/>
                              <w:color w:val="4F81BD" w:themeColor="accent1"/>
                              <w:sz w:val="56"/>
                              <w:szCs w:val="72"/>
                            </w:rPr>
                            <w:alias w:val="Titel"/>
                            <w:id w:val="314850067"/>
                            <w:dataBinding w:prefixMappings="xmlns:ns0='http://schemas.openxmlformats.org/package/2006/metadata/core-properties' xmlns:ns1='http://purl.org/dc/elements/1.1/'" w:xpath="/ns0:coreProperties[1]/ns1:title[1]" w:storeItemID="{6C3C8BC8-F283-45AE-878A-BAB7291924A1}"/>
                            <w:text/>
                          </w:sdtPr>
                          <w:sdtContent>
                            <w:p w:rsidR="007D7F2A" w:rsidRPr="00405E95" w:rsidRDefault="007D7F2A" w:rsidP="00405E95">
                              <w:pPr>
                                <w:jc w:val="left"/>
                                <w:rPr>
                                  <w:rFonts w:asciiTheme="majorHAnsi" w:hAnsiTheme="majorHAnsi"/>
                                  <w:color w:val="4F81BD" w:themeColor="accent1"/>
                                  <w:sz w:val="56"/>
                                  <w:szCs w:val="72"/>
                                </w:rPr>
                              </w:pPr>
                              <w:r w:rsidRPr="00405E95">
                                <w:rPr>
                                  <w:rFonts w:asciiTheme="majorHAnsi" w:hAnsiTheme="majorHAnsi"/>
                                  <w:color w:val="4F81BD" w:themeColor="accent1"/>
                                  <w:sz w:val="56"/>
                                  <w:szCs w:val="72"/>
                                </w:rPr>
                                <w:t>Gesundheit</w:t>
                              </w:r>
                              <w:r>
                                <w:rPr>
                                  <w:rFonts w:asciiTheme="majorHAnsi" w:hAnsiTheme="majorHAnsi"/>
                                  <w:color w:val="4F81BD" w:themeColor="accent1"/>
                                  <w:sz w:val="56"/>
                                  <w:szCs w:val="72"/>
                                </w:rPr>
                                <w:t>s-zogene</w:t>
                              </w:r>
                              <w:r w:rsidRPr="00405E95">
                                <w:rPr>
                                  <w:rFonts w:asciiTheme="majorHAnsi" w:hAnsiTheme="majorHAnsi"/>
                                  <w:color w:val="4F81BD" w:themeColor="accent1"/>
                                  <w:sz w:val="56"/>
                                  <w:szCs w:val="72"/>
                                </w:rPr>
                                <w:t xml:space="preserve"> Selbsthilfe im Quartier</w:t>
                              </w:r>
                            </w:p>
                          </w:sdtContent>
                        </w:sdt>
                      </w:txbxContent>
                    </v:textbox>
                    <w10:wrap type="square" anchorx="page" anchory="page"/>
                  </v:shape>
                </w:pict>
              </mc:Fallback>
            </mc:AlternateContent>
          </w:r>
        </w:p>
        <w:p w:rsidR="003B48C8" w:rsidRDefault="003B48C8">
          <w:r>
            <w:rPr>
              <w:b/>
              <w:bCs/>
            </w:rPr>
            <w:br w:type="page"/>
          </w:r>
        </w:p>
      </w:sdtContent>
    </w:sdt>
    <w:sdt>
      <w:sdtPr>
        <w:rPr>
          <w:rFonts w:ascii="Calibri" w:eastAsiaTheme="minorHAnsi" w:hAnsi="Calibri" w:cs="Times New Roman"/>
          <w:b w:val="0"/>
          <w:bCs w:val="0"/>
          <w:color w:val="auto"/>
          <w:sz w:val="22"/>
          <w:szCs w:val="22"/>
          <w:lang w:eastAsia="en-US"/>
        </w:rPr>
        <w:id w:val="1337576914"/>
        <w:docPartObj>
          <w:docPartGallery w:val="Table of Contents"/>
          <w:docPartUnique/>
        </w:docPartObj>
      </w:sdtPr>
      <w:sdtEndPr/>
      <w:sdtContent>
        <w:p w:rsidR="00457385" w:rsidRDefault="00457385">
          <w:pPr>
            <w:pStyle w:val="Inhaltsverzeichnisberschrift"/>
          </w:pPr>
          <w:r>
            <w:t>Inhalt</w:t>
          </w:r>
        </w:p>
        <w:bookmarkStart w:id="1" w:name="_CTVFORMATTIME_636431433236450670"/>
        <w:bookmarkEnd w:id="1"/>
        <w:p w:rsidR="009410C4" w:rsidRDefault="00457385">
          <w:pPr>
            <w:pStyle w:val="Verzeichnis1"/>
            <w:tabs>
              <w:tab w:val="right" w:leader="dot" w:pos="9062"/>
            </w:tabs>
            <w:rPr>
              <w:rFonts w:asciiTheme="minorHAnsi" w:eastAsiaTheme="minorEastAsia" w:hAnsiTheme="minorHAnsi" w:cstheme="minorBidi"/>
              <w:noProof/>
              <w:lang w:eastAsia="de-DE"/>
            </w:rPr>
          </w:pPr>
          <w:r>
            <w:fldChar w:fldCharType="begin"/>
          </w:r>
          <w:r>
            <w:instrText xml:space="preserve"> TOC \o "1-3" \h \z \u </w:instrText>
          </w:r>
          <w:r>
            <w:fldChar w:fldCharType="separate"/>
          </w:r>
          <w:hyperlink w:anchor="_Toc495310636" w:history="1">
            <w:r w:rsidR="009410C4" w:rsidRPr="001860DC">
              <w:rPr>
                <w:rStyle w:val="Hyperlink"/>
                <w:noProof/>
              </w:rPr>
              <w:t>Gesundheitsbezogene Selbsthilfe im Quartier</w:t>
            </w:r>
            <w:r w:rsidR="009410C4">
              <w:rPr>
                <w:noProof/>
                <w:webHidden/>
              </w:rPr>
              <w:tab/>
            </w:r>
            <w:r w:rsidR="009410C4">
              <w:rPr>
                <w:noProof/>
                <w:webHidden/>
              </w:rPr>
              <w:fldChar w:fldCharType="begin"/>
            </w:r>
            <w:r w:rsidR="009410C4">
              <w:rPr>
                <w:noProof/>
                <w:webHidden/>
              </w:rPr>
              <w:instrText xml:space="preserve"> PAGEREF _Toc495310636 \h </w:instrText>
            </w:r>
            <w:r w:rsidR="009410C4">
              <w:rPr>
                <w:noProof/>
                <w:webHidden/>
              </w:rPr>
            </w:r>
            <w:r w:rsidR="009410C4">
              <w:rPr>
                <w:noProof/>
                <w:webHidden/>
              </w:rPr>
              <w:fldChar w:fldCharType="separate"/>
            </w:r>
            <w:r w:rsidR="00884C79">
              <w:rPr>
                <w:noProof/>
                <w:webHidden/>
              </w:rPr>
              <w:t>2</w:t>
            </w:r>
            <w:r w:rsidR="009410C4">
              <w:rPr>
                <w:noProof/>
                <w:webHidden/>
              </w:rPr>
              <w:fldChar w:fldCharType="end"/>
            </w:r>
          </w:hyperlink>
        </w:p>
        <w:p w:rsidR="009410C4" w:rsidRDefault="004744DD" w:rsidP="009410C4">
          <w:pPr>
            <w:pStyle w:val="Verzeichnis2"/>
            <w:rPr>
              <w:rFonts w:asciiTheme="minorHAnsi" w:eastAsiaTheme="minorEastAsia" w:hAnsiTheme="minorHAnsi" w:cstheme="minorBidi"/>
              <w:noProof/>
              <w:lang w:eastAsia="de-DE"/>
            </w:rPr>
          </w:pPr>
          <w:hyperlink w:anchor="_Toc495310637" w:history="1">
            <w:r w:rsidR="009410C4" w:rsidRPr="001860DC">
              <w:rPr>
                <w:rStyle w:val="Hyperlink"/>
                <w:noProof/>
              </w:rPr>
              <w:t>Aktuellen Entwicklungen in der Quartiersforschung/Quartiersentwicklung – Definitionen</w:t>
            </w:r>
            <w:r w:rsidR="009410C4">
              <w:rPr>
                <w:rStyle w:val="Hyperlink"/>
                <w:noProof/>
              </w:rPr>
              <w:br/>
            </w:r>
            <w:r w:rsidR="009410C4" w:rsidRPr="001860DC">
              <w:rPr>
                <w:rStyle w:val="Hyperlink"/>
                <w:noProof/>
              </w:rPr>
              <w:t xml:space="preserve"> und bundesweite Konzepte und Projekte</w:t>
            </w:r>
            <w:r w:rsidR="009410C4">
              <w:rPr>
                <w:noProof/>
                <w:webHidden/>
              </w:rPr>
              <w:tab/>
            </w:r>
            <w:r w:rsidR="009410C4">
              <w:rPr>
                <w:noProof/>
                <w:webHidden/>
              </w:rPr>
              <w:fldChar w:fldCharType="begin"/>
            </w:r>
            <w:r w:rsidR="009410C4">
              <w:rPr>
                <w:noProof/>
                <w:webHidden/>
              </w:rPr>
              <w:instrText xml:space="preserve"> PAGEREF _Toc495310637 \h </w:instrText>
            </w:r>
            <w:r w:rsidR="009410C4">
              <w:rPr>
                <w:noProof/>
                <w:webHidden/>
              </w:rPr>
            </w:r>
            <w:r w:rsidR="009410C4">
              <w:rPr>
                <w:noProof/>
                <w:webHidden/>
              </w:rPr>
              <w:fldChar w:fldCharType="separate"/>
            </w:r>
            <w:r w:rsidR="00884C79">
              <w:rPr>
                <w:noProof/>
                <w:webHidden/>
              </w:rPr>
              <w:t>2</w:t>
            </w:r>
            <w:r w:rsidR="009410C4">
              <w:rPr>
                <w:noProof/>
                <w:webHidden/>
              </w:rPr>
              <w:fldChar w:fldCharType="end"/>
            </w:r>
          </w:hyperlink>
        </w:p>
        <w:p w:rsidR="009410C4" w:rsidRDefault="004744DD" w:rsidP="009410C4">
          <w:pPr>
            <w:pStyle w:val="Verzeichnis2"/>
            <w:rPr>
              <w:rFonts w:asciiTheme="minorHAnsi" w:eastAsiaTheme="minorEastAsia" w:hAnsiTheme="minorHAnsi" w:cstheme="minorBidi"/>
              <w:noProof/>
              <w:lang w:eastAsia="de-DE"/>
            </w:rPr>
          </w:pPr>
          <w:hyperlink w:anchor="_Toc495310638" w:history="1">
            <w:r w:rsidR="009410C4" w:rsidRPr="001860DC">
              <w:rPr>
                <w:rStyle w:val="Hyperlink"/>
                <w:noProof/>
              </w:rPr>
              <w:t>Soziale Stadt</w:t>
            </w:r>
            <w:r w:rsidR="009410C4">
              <w:rPr>
                <w:noProof/>
                <w:webHidden/>
              </w:rPr>
              <w:tab/>
            </w:r>
            <w:r w:rsidR="009410C4">
              <w:rPr>
                <w:noProof/>
                <w:webHidden/>
              </w:rPr>
              <w:fldChar w:fldCharType="begin"/>
            </w:r>
            <w:r w:rsidR="009410C4">
              <w:rPr>
                <w:noProof/>
                <w:webHidden/>
              </w:rPr>
              <w:instrText xml:space="preserve"> PAGEREF _Toc495310638 \h </w:instrText>
            </w:r>
            <w:r w:rsidR="009410C4">
              <w:rPr>
                <w:noProof/>
                <w:webHidden/>
              </w:rPr>
            </w:r>
            <w:r w:rsidR="009410C4">
              <w:rPr>
                <w:noProof/>
                <w:webHidden/>
              </w:rPr>
              <w:fldChar w:fldCharType="separate"/>
            </w:r>
            <w:r w:rsidR="00884C79">
              <w:rPr>
                <w:noProof/>
                <w:webHidden/>
              </w:rPr>
              <w:t>4</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39" w:history="1">
            <w:r w:rsidR="009410C4" w:rsidRPr="001860DC">
              <w:rPr>
                <w:rStyle w:val="Hyperlink"/>
                <w:noProof/>
              </w:rPr>
              <w:t>Begriff Quartier</w:t>
            </w:r>
            <w:r w:rsidR="009410C4">
              <w:rPr>
                <w:noProof/>
                <w:webHidden/>
              </w:rPr>
              <w:tab/>
            </w:r>
            <w:r w:rsidR="009410C4">
              <w:rPr>
                <w:noProof/>
                <w:webHidden/>
              </w:rPr>
              <w:fldChar w:fldCharType="begin"/>
            </w:r>
            <w:r w:rsidR="009410C4">
              <w:rPr>
                <w:noProof/>
                <w:webHidden/>
              </w:rPr>
              <w:instrText xml:space="preserve"> PAGEREF _Toc495310639 \h </w:instrText>
            </w:r>
            <w:r w:rsidR="009410C4">
              <w:rPr>
                <w:noProof/>
                <w:webHidden/>
              </w:rPr>
            </w:r>
            <w:r w:rsidR="009410C4">
              <w:rPr>
                <w:noProof/>
                <w:webHidden/>
              </w:rPr>
              <w:fldChar w:fldCharType="separate"/>
            </w:r>
            <w:r w:rsidR="00884C79">
              <w:rPr>
                <w:noProof/>
                <w:webHidden/>
              </w:rPr>
              <w:t>4</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40" w:history="1">
            <w:r w:rsidR="009410C4" w:rsidRPr="001860DC">
              <w:rPr>
                <w:rStyle w:val="Hyperlink"/>
                <w:noProof/>
              </w:rPr>
              <w:t>Ziele des Quartiersmanagement</w:t>
            </w:r>
            <w:r w:rsidR="009410C4">
              <w:rPr>
                <w:noProof/>
                <w:webHidden/>
              </w:rPr>
              <w:tab/>
            </w:r>
            <w:r w:rsidR="009410C4">
              <w:rPr>
                <w:noProof/>
                <w:webHidden/>
              </w:rPr>
              <w:fldChar w:fldCharType="begin"/>
            </w:r>
            <w:r w:rsidR="009410C4">
              <w:rPr>
                <w:noProof/>
                <w:webHidden/>
              </w:rPr>
              <w:instrText xml:space="preserve"> PAGEREF _Toc495310640 \h </w:instrText>
            </w:r>
            <w:r w:rsidR="009410C4">
              <w:rPr>
                <w:noProof/>
                <w:webHidden/>
              </w:rPr>
            </w:r>
            <w:r w:rsidR="009410C4">
              <w:rPr>
                <w:noProof/>
                <w:webHidden/>
              </w:rPr>
              <w:fldChar w:fldCharType="separate"/>
            </w:r>
            <w:r w:rsidR="00884C79">
              <w:rPr>
                <w:noProof/>
                <w:webHidden/>
              </w:rPr>
              <w:t>4</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41" w:history="1">
            <w:r w:rsidR="009410C4" w:rsidRPr="001860DC">
              <w:rPr>
                <w:rStyle w:val="Hyperlink"/>
                <w:noProof/>
              </w:rPr>
              <w:t>Eckpunkte des Quartiersmanagements</w:t>
            </w:r>
            <w:r w:rsidR="009410C4">
              <w:rPr>
                <w:noProof/>
                <w:webHidden/>
              </w:rPr>
              <w:tab/>
            </w:r>
            <w:r w:rsidR="009410C4">
              <w:rPr>
                <w:noProof/>
                <w:webHidden/>
              </w:rPr>
              <w:fldChar w:fldCharType="begin"/>
            </w:r>
            <w:r w:rsidR="009410C4">
              <w:rPr>
                <w:noProof/>
                <w:webHidden/>
              </w:rPr>
              <w:instrText xml:space="preserve"> PAGEREF _Toc495310641 \h </w:instrText>
            </w:r>
            <w:r w:rsidR="009410C4">
              <w:rPr>
                <w:noProof/>
                <w:webHidden/>
              </w:rPr>
            </w:r>
            <w:r w:rsidR="009410C4">
              <w:rPr>
                <w:noProof/>
                <w:webHidden/>
              </w:rPr>
              <w:fldChar w:fldCharType="separate"/>
            </w:r>
            <w:r w:rsidR="00884C79">
              <w:rPr>
                <w:noProof/>
                <w:webHidden/>
              </w:rPr>
              <w:t>5</w:t>
            </w:r>
            <w:r w:rsidR="009410C4">
              <w:rPr>
                <w:noProof/>
                <w:webHidden/>
              </w:rPr>
              <w:fldChar w:fldCharType="end"/>
            </w:r>
          </w:hyperlink>
        </w:p>
        <w:p w:rsidR="009410C4" w:rsidRDefault="004744DD" w:rsidP="009410C4">
          <w:pPr>
            <w:pStyle w:val="Verzeichnis2"/>
            <w:rPr>
              <w:rFonts w:asciiTheme="minorHAnsi" w:eastAsiaTheme="minorEastAsia" w:hAnsiTheme="minorHAnsi" w:cstheme="minorBidi"/>
              <w:noProof/>
              <w:lang w:eastAsia="de-DE"/>
            </w:rPr>
          </w:pPr>
          <w:hyperlink w:anchor="_Toc495310642" w:history="1">
            <w:r w:rsidR="009410C4" w:rsidRPr="001860DC">
              <w:rPr>
                <w:rStyle w:val="Hyperlink"/>
                <w:noProof/>
              </w:rPr>
              <w:t>Gesunde Stadt</w:t>
            </w:r>
            <w:r w:rsidR="009410C4">
              <w:rPr>
                <w:noProof/>
                <w:webHidden/>
              </w:rPr>
              <w:tab/>
            </w:r>
            <w:r w:rsidR="009410C4">
              <w:rPr>
                <w:noProof/>
                <w:webHidden/>
              </w:rPr>
              <w:fldChar w:fldCharType="begin"/>
            </w:r>
            <w:r w:rsidR="009410C4">
              <w:rPr>
                <w:noProof/>
                <w:webHidden/>
              </w:rPr>
              <w:instrText xml:space="preserve"> PAGEREF _Toc495310642 \h </w:instrText>
            </w:r>
            <w:r w:rsidR="009410C4">
              <w:rPr>
                <w:noProof/>
                <w:webHidden/>
              </w:rPr>
            </w:r>
            <w:r w:rsidR="009410C4">
              <w:rPr>
                <w:noProof/>
                <w:webHidden/>
              </w:rPr>
              <w:fldChar w:fldCharType="separate"/>
            </w:r>
            <w:r w:rsidR="00884C79">
              <w:rPr>
                <w:noProof/>
                <w:webHidden/>
              </w:rPr>
              <w:t>6</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43" w:history="1">
            <w:r w:rsidR="009410C4" w:rsidRPr="001860DC">
              <w:rPr>
                <w:rStyle w:val="Hyperlink"/>
                <w:noProof/>
              </w:rPr>
              <w:t>Der Settingansatz</w:t>
            </w:r>
            <w:r w:rsidR="009410C4">
              <w:rPr>
                <w:noProof/>
                <w:webHidden/>
              </w:rPr>
              <w:tab/>
            </w:r>
            <w:r w:rsidR="009410C4">
              <w:rPr>
                <w:noProof/>
                <w:webHidden/>
              </w:rPr>
              <w:fldChar w:fldCharType="begin"/>
            </w:r>
            <w:r w:rsidR="009410C4">
              <w:rPr>
                <w:noProof/>
                <w:webHidden/>
              </w:rPr>
              <w:instrText xml:space="preserve"> PAGEREF _Toc495310643 \h </w:instrText>
            </w:r>
            <w:r w:rsidR="009410C4">
              <w:rPr>
                <w:noProof/>
                <w:webHidden/>
              </w:rPr>
            </w:r>
            <w:r w:rsidR="009410C4">
              <w:rPr>
                <w:noProof/>
                <w:webHidden/>
              </w:rPr>
              <w:fldChar w:fldCharType="separate"/>
            </w:r>
            <w:r w:rsidR="00884C79">
              <w:rPr>
                <w:noProof/>
                <w:webHidden/>
              </w:rPr>
              <w:t>6</w:t>
            </w:r>
            <w:r w:rsidR="009410C4">
              <w:rPr>
                <w:noProof/>
                <w:webHidden/>
              </w:rPr>
              <w:fldChar w:fldCharType="end"/>
            </w:r>
          </w:hyperlink>
        </w:p>
        <w:p w:rsidR="009410C4" w:rsidRDefault="004744DD" w:rsidP="009410C4">
          <w:pPr>
            <w:pStyle w:val="Verzeichnis2"/>
            <w:rPr>
              <w:rFonts w:asciiTheme="minorHAnsi" w:eastAsiaTheme="minorEastAsia" w:hAnsiTheme="minorHAnsi" w:cstheme="minorBidi"/>
              <w:noProof/>
              <w:lang w:eastAsia="de-DE"/>
            </w:rPr>
          </w:pPr>
          <w:hyperlink w:anchor="_Toc495310644" w:history="1">
            <w:r w:rsidR="009410C4" w:rsidRPr="001860DC">
              <w:rPr>
                <w:rStyle w:val="Hyperlink"/>
                <w:noProof/>
              </w:rPr>
              <w:t>Altersfreundliche Stadt</w:t>
            </w:r>
            <w:r w:rsidR="009410C4">
              <w:rPr>
                <w:noProof/>
                <w:webHidden/>
              </w:rPr>
              <w:tab/>
            </w:r>
            <w:r w:rsidR="009410C4">
              <w:rPr>
                <w:noProof/>
                <w:webHidden/>
              </w:rPr>
              <w:fldChar w:fldCharType="begin"/>
            </w:r>
            <w:r w:rsidR="009410C4">
              <w:rPr>
                <w:noProof/>
                <w:webHidden/>
              </w:rPr>
              <w:instrText xml:space="preserve"> PAGEREF _Toc495310644 \h </w:instrText>
            </w:r>
            <w:r w:rsidR="009410C4">
              <w:rPr>
                <w:noProof/>
                <w:webHidden/>
              </w:rPr>
            </w:r>
            <w:r w:rsidR="009410C4">
              <w:rPr>
                <w:noProof/>
                <w:webHidden/>
              </w:rPr>
              <w:fldChar w:fldCharType="separate"/>
            </w:r>
            <w:r w:rsidR="00884C79">
              <w:rPr>
                <w:noProof/>
                <w:webHidden/>
              </w:rPr>
              <w:t>7</w:t>
            </w:r>
            <w:r w:rsidR="009410C4">
              <w:rPr>
                <w:noProof/>
                <w:webHidden/>
              </w:rPr>
              <w:fldChar w:fldCharType="end"/>
            </w:r>
          </w:hyperlink>
        </w:p>
        <w:p w:rsidR="009410C4" w:rsidRDefault="004744DD" w:rsidP="009410C4">
          <w:pPr>
            <w:pStyle w:val="Verzeichnis2"/>
            <w:rPr>
              <w:rFonts w:asciiTheme="minorHAnsi" w:eastAsiaTheme="minorEastAsia" w:hAnsiTheme="minorHAnsi" w:cstheme="minorBidi"/>
              <w:noProof/>
              <w:lang w:eastAsia="de-DE"/>
            </w:rPr>
          </w:pPr>
          <w:hyperlink w:anchor="_Toc495310645" w:history="1">
            <w:r w:rsidR="009410C4" w:rsidRPr="001860DC">
              <w:rPr>
                <w:rStyle w:val="Hyperlink"/>
                <w:noProof/>
              </w:rPr>
              <w:t>Gesundheitsregionen</w:t>
            </w:r>
            <w:r w:rsidR="009410C4">
              <w:rPr>
                <w:noProof/>
                <w:webHidden/>
              </w:rPr>
              <w:tab/>
            </w:r>
            <w:r w:rsidR="009410C4">
              <w:rPr>
                <w:noProof/>
                <w:webHidden/>
              </w:rPr>
              <w:fldChar w:fldCharType="begin"/>
            </w:r>
            <w:r w:rsidR="009410C4">
              <w:rPr>
                <w:noProof/>
                <w:webHidden/>
              </w:rPr>
              <w:instrText xml:space="preserve"> PAGEREF _Toc495310645 \h </w:instrText>
            </w:r>
            <w:r w:rsidR="009410C4">
              <w:rPr>
                <w:noProof/>
                <w:webHidden/>
              </w:rPr>
            </w:r>
            <w:r w:rsidR="009410C4">
              <w:rPr>
                <w:noProof/>
                <w:webHidden/>
              </w:rPr>
              <w:fldChar w:fldCharType="separate"/>
            </w:r>
            <w:r w:rsidR="00884C79">
              <w:rPr>
                <w:noProof/>
                <w:webHidden/>
              </w:rPr>
              <w:t>7</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46" w:history="1">
            <w:r w:rsidR="009410C4" w:rsidRPr="001860DC">
              <w:rPr>
                <w:rStyle w:val="Hyperlink"/>
                <w:noProof/>
              </w:rPr>
              <w:t>Gesundheitskonferenzen</w:t>
            </w:r>
            <w:r w:rsidR="009410C4">
              <w:rPr>
                <w:noProof/>
                <w:webHidden/>
              </w:rPr>
              <w:tab/>
            </w:r>
            <w:r w:rsidR="009410C4">
              <w:rPr>
                <w:noProof/>
                <w:webHidden/>
              </w:rPr>
              <w:fldChar w:fldCharType="begin"/>
            </w:r>
            <w:r w:rsidR="009410C4">
              <w:rPr>
                <w:noProof/>
                <w:webHidden/>
              </w:rPr>
              <w:instrText xml:space="preserve"> PAGEREF _Toc495310646 \h </w:instrText>
            </w:r>
            <w:r w:rsidR="009410C4">
              <w:rPr>
                <w:noProof/>
                <w:webHidden/>
              </w:rPr>
            </w:r>
            <w:r w:rsidR="009410C4">
              <w:rPr>
                <w:noProof/>
                <w:webHidden/>
              </w:rPr>
              <w:fldChar w:fldCharType="separate"/>
            </w:r>
            <w:r w:rsidR="00884C79">
              <w:rPr>
                <w:noProof/>
                <w:webHidden/>
              </w:rPr>
              <w:t>8</w:t>
            </w:r>
            <w:r w:rsidR="009410C4">
              <w:rPr>
                <w:noProof/>
                <w:webHidden/>
              </w:rPr>
              <w:fldChar w:fldCharType="end"/>
            </w:r>
          </w:hyperlink>
        </w:p>
        <w:p w:rsidR="009410C4" w:rsidRDefault="004744DD" w:rsidP="009410C4">
          <w:pPr>
            <w:pStyle w:val="Verzeichnis2"/>
            <w:rPr>
              <w:rFonts w:asciiTheme="minorHAnsi" w:eastAsiaTheme="minorEastAsia" w:hAnsiTheme="minorHAnsi" w:cstheme="minorBidi"/>
              <w:noProof/>
              <w:lang w:eastAsia="de-DE"/>
            </w:rPr>
          </w:pPr>
          <w:hyperlink w:anchor="_Toc495310647" w:history="1">
            <w:r w:rsidR="009410C4" w:rsidRPr="001860DC">
              <w:rPr>
                <w:rStyle w:val="Hyperlink"/>
                <w:noProof/>
              </w:rPr>
              <w:t>Krankenkassen und Kommune</w:t>
            </w:r>
            <w:r w:rsidR="009410C4">
              <w:rPr>
                <w:noProof/>
                <w:webHidden/>
              </w:rPr>
              <w:tab/>
            </w:r>
            <w:r w:rsidR="009410C4">
              <w:rPr>
                <w:noProof/>
                <w:webHidden/>
              </w:rPr>
              <w:fldChar w:fldCharType="begin"/>
            </w:r>
            <w:r w:rsidR="009410C4">
              <w:rPr>
                <w:noProof/>
                <w:webHidden/>
              </w:rPr>
              <w:instrText xml:space="preserve"> PAGEREF _Toc495310647 \h </w:instrText>
            </w:r>
            <w:r w:rsidR="009410C4">
              <w:rPr>
                <w:noProof/>
                <w:webHidden/>
              </w:rPr>
            </w:r>
            <w:r w:rsidR="009410C4">
              <w:rPr>
                <w:noProof/>
                <w:webHidden/>
              </w:rPr>
              <w:fldChar w:fldCharType="separate"/>
            </w:r>
            <w:r w:rsidR="00884C79">
              <w:rPr>
                <w:noProof/>
                <w:webHidden/>
              </w:rPr>
              <w:t>9</w:t>
            </w:r>
            <w:r w:rsidR="009410C4">
              <w:rPr>
                <w:noProof/>
                <w:webHidden/>
              </w:rPr>
              <w:fldChar w:fldCharType="end"/>
            </w:r>
          </w:hyperlink>
        </w:p>
        <w:p w:rsidR="009410C4" w:rsidRDefault="004744DD" w:rsidP="009410C4">
          <w:pPr>
            <w:pStyle w:val="Verzeichnis2"/>
            <w:rPr>
              <w:rFonts w:asciiTheme="minorHAnsi" w:eastAsiaTheme="minorEastAsia" w:hAnsiTheme="minorHAnsi" w:cstheme="minorBidi"/>
              <w:noProof/>
              <w:lang w:eastAsia="de-DE"/>
            </w:rPr>
          </w:pPr>
          <w:hyperlink w:anchor="_Toc495310648" w:history="1">
            <w:r w:rsidR="009410C4" w:rsidRPr="001860DC">
              <w:rPr>
                <w:rStyle w:val="Hyperlink"/>
                <w:noProof/>
              </w:rPr>
              <w:t>Ausgewählte Projekte</w:t>
            </w:r>
            <w:r w:rsidR="009410C4">
              <w:rPr>
                <w:noProof/>
                <w:webHidden/>
              </w:rPr>
              <w:tab/>
            </w:r>
            <w:r w:rsidR="009410C4">
              <w:rPr>
                <w:noProof/>
                <w:webHidden/>
              </w:rPr>
              <w:fldChar w:fldCharType="begin"/>
            </w:r>
            <w:r w:rsidR="009410C4">
              <w:rPr>
                <w:noProof/>
                <w:webHidden/>
              </w:rPr>
              <w:instrText xml:space="preserve"> PAGEREF _Toc495310648 \h </w:instrText>
            </w:r>
            <w:r w:rsidR="009410C4">
              <w:rPr>
                <w:noProof/>
                <w:webHidden/>
              </w:rPr>
            </w:r>
            <w:r w:rsidR="009410C4">
              <w:rPr>
                <w:noProof/>
                <w:webHidden/>
              </w:rPr>
              <w:fldChar w:fldCharType="separate"/>
            </w:r>
            <w:r w:rsidR="00884C79">
              <w:rPr>
                <w:noProof/>
                <w:webHidden/>
              </w:rPr>
              <w:t>10</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49" w:history="1">
            <w:r w:rsidR="009410C4" w:rsidRPr="001860DC">
              <w:rPr>
                <w:rStyle w:val="Hyperlink"/>
                <w:noProof/>
              </w:rPr>
              <w:t>Altenrechte Quartiere</w:t>
            </w:r>
            <w:r w:rsidR="009410C4">
              <w:rPr>
                <w:noProof/>
                <w:webHidden/>
              </w:rPr>
              <w:tab/>
            </w:r>
            <w:r w:rsidR="009410C4">
              <w:rPr>
                <w:noProof/>
                <w:webHidden/>
              </w:rPr>
              <w:fldChar w:fldCharType="begin"/>
            </w:r>
            <w:r w:rsidR="009410C4">
              <w:rPr>
                <w:noProof/>
                <w:webHidden/>
              </w:rPr>
              <w:instrText xml:space="preserve"> PAGEREF _Toc495310649 \h </w:instrText>
            </w:r>
            <w:r w:rsidR="009410C4">
              <w:rPr>
                <w:noProof/>
                <w:webHidden/>
              </w:rPr>
            </w:r>
            <w:r w:rsidR="009410C4">
              <w:rPr>
                <w:noProof/>
                <w:webHidden/>
              </w:rPr>
              <w:fldChar w:fldCharType="separate"/>
            </w:r>
            <w:r w:rsidR="00884C79">
              <w:rPr>
                <w:noProof/>
                <w:webHidden/>
              </w:rPr>
              <w:t>10</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50" w:history="1">
            <w:r w:rsidR="009410C4" w:rsidRPr="001860DC">
              <w:rPr>
                <w:rStyle w:val="Hyperlink"/>
                <w:noProof/>
              </w:rPr>
              <w:t>Primär- und Langzeitversorgung im Quartier</w:t>
            </w:r>
            <w:r w:rsidR="009410C4">
              <w:rPr>
                <w:noProof/>
                <w:webHidden/>
              </w:rPr>
              <w:tab/>
            </w:r>
            <w:r w:rsidR="009410C4">
              <w:rPr>
                <w:noProof/>
                <w:webHidden/>
              </w:rPr>
              <w:fldChar w:fldCharType="begin"/>
            </w:r>
            <w:r w:rsidR="009410C4">
              <w:rPr>
                <w:noProof/>
                <w:webHidden/>
              </w:rPr>
              <w:instrText xml:space="preserve"> PAGEREF _Toc495310650 \h </w:instrText>
            </w:r>
            <w:r w:rsidR="009410C4">
              <w:rPr>
                <w:noProof/>
                <w:webHidden/>
              </w:rPr>
            </w:r>
            <w:r w:rsidR="009410C4">
              <w:rPr>
                <w:noProof/>
                <w:webHidden/>
              </w:rPr>
              <w:fldChar w:fldCharType="separate"/>
            </w:r>
            <w:r w:rsidR="00884C79">
              <w:rPr>
                <w:noProof/>
                <w:webHidden/>
              </w:rPr>
              <w:t>10</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51" w:history="1">
            <w:r w:rsidR="009410C4" w:rsidRPr="001860DC">
              <w:rPr>
                <w:rStyle w:val="Hyperlink"/>
                <w:noProof/>
              </w:rPr>
              <w:t>Projekt SoPHiA - Sozialraumplanung für Menschen mit und ohne Behinderung im Alter</w:t>
            </w:r>
            <w:r w:rsidR="009410C4">
              <w:rPr>
                <w:noProof/>
                <w:webHidden/>
              </w:rPr>
              <w:tab/>
            </w:r>
            <w:r w:rsidR="009410C4">
              <w:rPr>
                <w:noProof/>
                <w:webHidden/>
              </w:rPr>
              <w:fldChar w:fldCharType="begin"/>
            </w:r>
            <w:r w:rsidR="009410C4">
              <w:rPr>
                <w:noProof/>
                <w:webHidden/>
              </w:rPr>
              <w:instrText xml:space="preserve"> PAGEREF _Toc495310651 \h </w:instrText>
            </w:r>
            <w:r w:rsidR="009410C4">
              <w:rPr>
                <w:noProof/>
                <w:webHidden/>
              </w:rPr>
            </w:r>
            <w:r w:rsidR="009410C4">
              <w:rPr>
                <w:noProof/>
                <w:webHidden/>
              </w:rPr>
              <w:fldChar w:fldCharType="separate"/>
            </w:r>
            <w:r w:rsidR="00884C79">
              <w:rPr>
                <w:noProof/>
                <w:webHidden/>
              </w:rPr>
              <w:t>12</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52" w:history="1">
            <w:r w:rsidR="009410C4" w:rsidRPr="001860DC">
              <w:rPr>
                <w:rStyle w:val="Hyperlink"/>
                <w:noProof/>
              </w:rPr>
              <w:t>Projekt Amiqus ältere MigrantInnen im Quartier</w:t>
            </w:r>
            <w:r w:rsidR="009410C4">
              <w:rPr>
                <w:noProof/>
                <w:webHidden/>
              </w:rPr>
              <w:tab/>
            </w:r>
            <w:r w:rsidR="009410C4">
              <w:rPr>
                <w:noProof/>
                <w:webHidden/>
              </w:rPr>
              <w:fldChar w:fldCharType="begin"/>
            </w:r>
            <w:r w:rsidR="009410C4">
              <w:rPr>
                <w:noProof/>
                <w:webHidden/>
              </w:rPr>
              <w:instrText xml:space="preserve"> PAGEREF _Toc495310652 \h </w:instrText>
            </w:r>
            <w:r w:rsidR="009410C4">
              <w:rPr>
                <w:noProof/>
                <w:webHidden/>
              </w:rPr>
            </w:r>
            <w:r w:rsidR="009410C4">
              <w:rPr>
                <w:noProof/>
                <w:webHidden/>
              </w:rPr>
              <w:fldChar w:fldCharType="separate"/>
            </w:r>
            <w:r w:rsidR="00884C79">
              <w:rPr>
                <w:noProof/>
                <w:webHidden/>
              </w:rPr>
              <w:t>13</w:t>
            </w:r>
            <w:r w:rsidR="009410C4">
              <w:rPr>
                <w:noProof/>
                <w:webHidden/>
              </w:rPr>
              <w:fldChar w:fldCharType="end"/>
            </w:r>
          </w:hyperlink>
        </w:p>
        <w:p w:rsidR="009410C4" w:rsidRDefault="004744DD">
          <w:pPr>
            <w:pStyle w:val="Verzeichnis3"/>
            <w:tabs>
              <w:tab w:val="right" w:leader="dot" w:pos="9062"/>
            </w:tabs>
            <w:rPr>
              <w:rFonts w:asciiTheme="minorHAnsi" w:eastAsiaTheme="minorEastAsia" w:hAnsiTheme="minorHAnsi" w:cstheme="minorBidi"/>
              <w:noProof/>
              <w:lang w:eastAsia="de-DE"/>
            </w:rPr>
          </w:pPr>
          <w:hyperlink w:anchor="_Toc495310653" w:history="1">
            <w:r w:rsidR="009410C4" w:rsidRPr="001860DC">
              <w:rPr>
                <w:rStyle w:val="Hyperlink"/>
                <w:noProof/>
              </w:rPr>
              <w:t>Projekte aus der Praxisdatenbank „Gesundheitliche Chancengleichheit“</w:t>
            </w:r>
            <w:r w:rsidR="009410C4">
              <w:rPr>
                <w:noProof/>
                <w:webHidden/>
              </w:rPr>
              <w:tab/>
            </w:r>
            <w:r w:rsidR="009410C4">
              <w:rPr>
                <w:noProof/>
                <w:webHidden/>
              </w:rPr>
              <w:fldChar w:fldCharType="begin"/>
            </w:r>
            <w:r w:rsidR="009410C4">
              <w:rPr>
                <w:noProof/>
                <w:webHidden/>
              </w:rPr>
              <w:instrText xml:space="preserve"> PAGEREF _Toc495310653 \h </w:instrText>
            </w:r>
            <w:r w:rsidR="009410C4">
              <w:rPr>
                <w:noProof/>
                <w:webHidden/>
              </w:rPr>
            </w:r>
            <w:r w:rsidR="009410C4">
              <w:rPr>
                <w:noProof/>
                <w:webHidden/>
              </w:rPr>
              <w:fldChar w:fldCharType="separate"/>
            </w:r>
            <w:r w:rsidR="00884C79">
              <w:rPr>
                <w:noProof/>
                <w:webHidden/>
              </w:rPr>
              <w:t>14</w:t>
            </w:r>
            <w:r w:rsidR="009410C4">
              <w:rPr>
                <w:noProof/>
                <w:webHidden/>
              </w:rPr>
              <w:fldChar w:fldCharType="end"/>
            </w:r>
          </w:hyperlink>
        </w:p>
        <w:p w:rsidR="009410C4" w:rsidRDefault="004744DD">
          <w:pPr>
            <w:pStyle w:val="Verzeichnis1"/>
            <w:tabs>
              <w:tab w:val="right" w:leader="dot" w:pos="9062"/>
            </w:tabs>
            <w:rPr>
              <w:rFonts w:asciiTheme="minorHAnsi" w:eastAsiaTheme="minorEastAsia" w:hAnsiTheme="minorHAnsi" w:cstheme="minorBidi"/>
              <w:noProof/>
              <w:lang w:eastAsia="de-DE"/>
            </w:rPr>
          </w:pPr>
          <w:hyperlink w:anchor="_Toc495310654" w:history="1">
            <w:r w:rsidR="009410C4" w:rsidRPr="001860DC">
              <w:rPr>
                <w:rStyle w:val="Hyperlink"/>
                <w:noProof/>
              </w:rPr>
              <w:t>Resümee</w:t>
            </w:r>
            <w:r w:rsidR="009410C4">
              <w:rPr>
                <w:noProof/>
                <w:webHidden/>
              </w:rPr>
              <w:tab/>
            </w:r>
            <w:r w:rsidR="009410C4">
              <w:rPr>
                <w:noProof/>
                <w:webHidden/>
              </w:rPr>
              <w:fldChar w:fldCharType="begin"/>
            </w:r>
            <w:r w:rsidR="009410C4">
              <w:rPr>
                <w:noProof/>
                <w:webHidden/>
              </w:rPr>
              <w:instrText xml:space="preserve"> PAGEREF _Toc495310654 \h </w:instrText>
            </w:r>
            <w:r w:rsidR="009410C4">
              <w:rPr>
                <w:noProof/>
                <w:webHidden/>
              </w:rPr>
            </w:r>
            <w:r w:rsidR="009410C4">
              <w:rPr>
                <w:noProof/>
                <w:webHidden/>
              </w:rPr>
              <w:fldChar w:fldCharType="separate"/>
            </w:r>
            <w:r w:rsidR="00884C79">
              <w:rPr>
                <w:noProof/>
                <w:webHidden/>
              </w:rPr>
              <w:t>18</w:t>
            </w:r>
            <w:r w:rsidR="009410C4">
              <w:rPr>
                <w:noProof/>
                <w:webHidden/>
              </w:rPr>
              <w:fldChar w:fldCharType="end"/>
            </w:r>
          </w:hyperlink>
        </w:p>
        <w:p w:rsidR="009410C4" w:rsidRDefault="004744DD">
          <w:pPr>
            <w:pStyle w:val="Verzeichnis1"/>
            <w:tabs>
              <w:tab w:val="right" w:leader="dot" w:pos="9062"/>
            </w:tabs>
            <w:rPr>
              <w:rFonts w:asciiTheme="minorHAnsi" w:eastAsiaTheme="minorEastAsia" w:hAnsiTheme="minorHAnsi" w:cstheme="minorBidi"/>
              <w:noProof/>
              <w:lang w:eastAsia="de-DE"/>
            </w:rPr>
          </w:pPr>
          <w:hyperlink w:anchor="_Toc495310655" w:history="1">
            <w:r w:rsidR="009410C4" w:rsidRPr="001860DC">
              <w:rPr>
                <w:rStyle w:val="Hyperlink"/>
                <w:noProof/>
              </w:rPr>
              <w:t>Literaturverzeichnis</w:t>
            </w:r>
            <w:r w:rsidR="009410C4">
              <w:rPr>
                <w:noProof/>
                <w:webHidden/>
              </w:rPr>
              <w:tab/>
            </w:r>
            <w:r w:rsidR="009410C4">
              <w:rPr>
                <w:noProof/>
                <w:webHidden/>
              </w:rPr>
              <w:fldChar w:fldCharType="begin"/>
            </w:r>
            <w:r w:rsidR="009410C4">
              <w:rPr>
                <w:noProof/>
                <w:webHidden/>
              </w:rPr>
              <w:instrText xml:space="preserve"> PAGEREF _Toc495310655 \h </w:instrText>
            </w:r>
            <w:r w:rsidR="009410C4">
              <w:rPr>
                <w:noProof/>
                <w:webHidden/>
              </w:rPr>
            </w:r>
            <w:r w:rsidR="009410C4">
              <w:rPr>
                <w:noProof/>
                <w:webHidden/>
              </w:rPr>
              <w:fldChar w:fldCharType="separate"/>
            </w:r>
            <w:r w:rsidR="00884C79">
              <w:rPr>
                <w:noProof/>
                <w:webHidden/>
              </w:rPr>
              <w:t>23</w:t>
            </w:r>
            <w:r w:rsidR="009410C4">
              <w:rPr>
                <w:noProof/>
                <w:webHidden/>
              </w:rPr>
              <w:fldChar w:fldCharType="end"/>
            </w:r>
          </w:hyperlink>
        </w:p>
        <w:p w:rsidR="00457385" w:rsidRDefault="00457385">
          <w:r>
            <w:rPr>
              <w:b/>
              <w:bCs/>
            </w:rPr>
            <w:fldChar w:fldCharType="end"/>
          </w:r>
        </w:p>
      </w:sdtContent>
    </w:sdt>
    <w:p w:rsidR="00457385" w:rsidRDefault="00457385" w:rsidP="003B48C8"/>
    <w:p w:rsidR="00457385" w:rsidRDefault="00457385" w:rsidP="003B48C8"/>
    <w:p w:rsidR="005428DF" w:rsidRPr="003B48C8" w:rsidRDefault="005428DF">
      <w:r>
        <w:br w:type="page"/>
      </w:r>
    </w:p>
    <w:p w:rsidR="005428DF" w:rsidRDefault="00405E95" w:rsidP="006778F2">
      <w:pPr>
        <w:pStyle w:val="berschrift1"/>
      </w:pPr>
      <w:bookmarkStart w:id="2" w:name="_Toc495310636"/>
      <w:r>
        <w:lastRenderedPageBreak/>
        <w:t xml:space="preserve">Gesundheitsbezogene </w:t>
      </w:r>
      <w:r w:rsidR="008B4FFB">
        <w:t>Selbsthilfe im Quartier</w:t>
      </w:r>
      <w:bookmarkEnd w:id="2"/>
      <w:r w:rsidR="008B4FFB">
        <w:t xml:space="preserve"> </w:t>
      </w:r>
    </w:p>
    <w:p w:rsidR="00396FFB" w:rsidRPr="001F265F" w:rsidRDefault="004C7A7F" w:rsidP="001F265F">
      <w:r>
        <w:t>Im folgenden Text wird den Fragen nachgegangen</w:t>
      </w:r>
      <w:r w:rsidR="001F265F">
        <w:t>, welche Rolle Gesundheit und Alter im Quartier spielen, wo gesundheitliche</w:t>
      </w:r>
      <w:r>
        <w:t xml:space="preserve"> Selbsthilfe im Quartier verortet werden kann, ob </w:t>
      </w:r>
      <w:r w:rsidR="00396FFB">
        <w:t>es Quartiersk</w:t>
      </w:r>
      <w:r w:rsidR="00396FFB" w:rsidRPr="001F265F">
        <w:t>onzepte gibt, die Selbsthilfe einbeziehen</w:t>
      </w:r>
      <w:r w:rsidR="00396FFB">
        <w:t>, a</w:t>
      </w:r>
      <w:r w:rsidR="00396FFB" w:rsidRPr="001F265F">
        <w:t xml:space="preserve">n welchen Stellen im Quartier sich Kooperationen anbieten und wo die Selbsthilfe ggfs. anknüpfen kann. </w:t>
      </w:r>
    </w:p>
    <w:p w:rsidR="004C7A7F" w:rsidRDefault="004C7A7F" w:rsidP="004C7A7F">
      <w:r>
        <w:t>Dazu werden in einem ersten Schritt die Definitionen</w:t>
      </w:r>
      <w:r w:rsidR="0092001F">
        <w:t>,</w:t>
      </w:r>
      <w:r>
        <w:t xml:space="preserve"> </w:t>
      </w:r>
      <w:r w:rsidR="001F265F">
        <w:t xml:space="preserve">einige relevante </w:t>
      </w:r>
      <w:r>
        <w:t>bundesweit</w:t>
      </w:r>
      <w:r w:rsidR="0092001F">
        <w:t>e</w:t>
      </w:r>
      <w:r>
        <w:t xml:space="preserve"> Konzepte und Projekte </w:t>
      </w:r>
      <w:r w:rsidR="0092001F">
        <w:t>sowie</w:t>
      </w:r>
      <w:r>
        <w:t xml:space="preserve"> die Entwicklungen in der Quartiersforschung in Zusammenhang mit der </w:t>
      </w:r>
      <w:r w:rsidR="001F265F">
        <w:t xml:space="preserve">gesundheitlichen </w:t>
      </w:r>
      <w:r>
        <w:t xml:space="preserve">Selbsthilfe skizziert. </w:t>
      </w:r>
    </w:p>
    <w:p w:rsidR="004C7A7F" w:rsidRDefault="004C7A7F" w:rsidP="005428DF">
      <w:r>
        <w:t xml:space="preserve">Nach einem kurzen Resümee werden ausgewählte Projektbeispiele vorgestellt, in denen </w:t>
      </w:r>
      <w:r w:rsidR="00A77BC0">
        <w:t xml:space="preserve">gesundheitsbezogene </w:t>
      </w:r>
      <w:r w:rsidR="0018725B">
        <w:t>Selbsthilfeorganisationen</w:t>
      </w:r>
      <w:r>
        <w:t xml:space="preserve"> und/oder –gruppen wirken (könnten). A</w:t>
      </w:r>
      <w:r w:rsidR="001C553B">
        <w:t>n</w:t>
      </w:r>
      <w:r>
        <w:t>schließend werden die Rechercheergebnisse der Praxisdatenbank „Gesundheitliche</w:t>
      </w:r>
      <w:r w:rsidR="001C553B">
        <w:t xml:space="preserve"> Chancengleichheit“ vorgestellt und diskutiert.</w:t>
      </w:r>
    </w:p>
    <w:p w:rsidR="001C553B" w:rsidRDefault="001C553B" w:rsidP="005428DF">
      <w:r>
        <w:t xml:space="preserve">Abschließend wird ein Ausblick in die </w:t>
      </w:r>
      <w:r w:rsidR="007D7F2A">
        <w:t xml:space="preserve">mögliche </w:t>
      </w:r>
      <w:r>
        <w:t>zukünftige Entwicklung der Selbsthilfe in der Kommune</w:t>
      </w:r>
      <w:r w:rsidR="007D7F2A">
        <w:t xml:space="preserve">, im </w:t>
      </w:r>
      <w:r>
        <w:t>Stadtteil</w:t>
      </w:r>
      <w:r w:rsidR="007D7F2A">
        <w:t xml:space="preserve"> oder </w:t>
      </w:r>
      <w:r>
        <w:t>Quartier gegeben.</w:t>
      </w:r>
    </w:p>
    <w:p w:rsidR="005428DF" w:rsidRPr="005428DF" w:rsidRDefault="005428DF" w:rsidP="005428DF"/>
    <w:p w:rsidR="008B4FFB" w:rsidRDefault="00D52BA0" w:rsidP="00D52BA0">
      <w:pPr>
        <w:pStyle w:val="berschrift2"/>
      </w:pPr>
      <w:bookmarkStart w:id="3" w:name="_Toc495310637"/>
      <w:r>
        <w:t>A</w:t>
      </w:r>
      <w:r w:rsidR="008B4FFB">
        <w:t>ktuellen Entwicklungen in der Quartiers</w:t>
      </w:r>
      <w:r>
        <w:t xml:space="preserve">forschung/Quartiersentwicklung </w:t>
      </w:r>
      <w:r w:rsidR="005428DF">
        <w:t xml:space="preserve">– </w:t>
      </w:r>
      <w:r w:rsidR="005A64F3">
        <w:t>Definitionen, bundesweite</w:t>
      </w:r>
      <w:r w:rsidR="005428DF">
        <w:t xml:space="preserve"> Konzepte und Projekte</w:t>
      </w:r>
      <w:bookmarkEnd w:id="3"/>
    </w:p>
    <w:p w:rsidR="00056DAA" w:rsidRPr="00D21821" w:rsidRDefault="00550E70" w:rsidP="00056DAA">
      <w:pPr>
        <w:pStyle w:val="CitaviBibliographyEntry"/>
      </w:pPr>
      <w:r>
        <w:t>Die aktuellen Entwicklungen in der Quartiersforschung oder auch Quartiersentwicklung müssen vor dem Hintergrund der Zunahme der Bevölkerung in Städten sowie</w:t>
      </w:r>
      <w:r w:rsidR="006146B7">
        <w:t xml:space="preserve"> -</w:t>
      </w:r>
      <w:r>
        <w:t xml:space="preserve"> wenn es um den Bereich Gesundheit geht</w:t>
      </w:r>
      <w:r w:rsidR="006146B7">
        <w:t xml:space="preserve"> -</w:t>
      </w:r>
      <w:r>
        <w:t xml:space="preserve"> vor dem Hintergrund der Zunahme der älter werdenden Gesellschaft</w:t>
      </w:r>
      <w:r w:rsidR="0099722A">
        <w:t>,</w:t>
      </w:r>
      <w:r>
        <w:t xml:space="preserve"> </w:t>
      </w:r>
      <w:r w:rsidR="006146B7">
        <w:t>dem damit einhergehenden Pflege</w:t>
      </w:r>
      <w:r>
        <w:t>bedarf</w:t>
      </w:r>
      <w:r w:rsidR="0099722A">
        <w:t>,</w:t>
      </w:r>
      <w:r>
        <w:t xml:space="preserve"> mit der Zunahme der chronischen </w:t>
      </w:r>
      <w:r w:rsidR="006146B7">
        <w:t xml:space="preserve">progredienten </w:t>
      </w:r>
      <w:r>
        <w:t>Erkrankungen und der Bewältigung derselben</w:t>
      </w:r>
      <w:r w:rsidR="0099722A">
        <w:t>,</w:t>
      </w:r>
      <w:r>
        <w:t xml:space="preserve"> betrachtet werden.</w:t>
      </w:r>
      <w:r w:rsidR="00334758">
        <w:t xml:space="preserve"> Heute leben</w:t>
      </w:r>
      <w:r>
        <w:t xml:space="preserve"> sieben von acht Einwohnern</w:t>
      </w:r>
      <w:r w:rsidR="008D4F5D">
        <w:rPr>
          <w:rStyle w:val="Funotenzeichen"/>
        </w:rPr>
        <w:footnoteReference w:id="1"/>
      </w:r>
      <w:r>
        <w:t xml:space="preserve"> in der deutschen Bevölkerung in Städten, </w:t>
      </w:r>
      <w:r w:rsidR="0092001F">
        <w:t xml:space="preserve">die </w:t>
      </w:r>
      <w:r>
        <w:t xml:space="preserve">Tendenz </w:t>
      </w:r>
      <w:r w:rsidR="0092001F">
        <w:t xml:space="preserve">ist </w:t>
      </w:r>
      <w:r>
        <w:t>steigend.</w:t>
      </w:r>
      <w:r w:rsidR="00334758">
        <w:t xml:space="preserve"> </w:t>
      </w:r>
      <w:r w:rsidR="0092001F">
        <w:t>C</w:t>
      </w:r>
      <w:r w:rsidR="00D52BA0">
        <w:t>hronisch Erkrankte</w:t>
      </w:r>
      <w:r w:rsidR="00D52BA0" w:rsidRPr="00D52BA0">
        <w:t xml:space="preserve"> stehen oft vor der Herausforderung, eine oder mehrere Erkrankungen mit ihren langwierigen, oft schleichenden Verläufen, den periodisch auftretenden Komplikationen und den körperlichen und psychischen Begleitumständen zu bewältigen. Die Erkrankung beeinträchtigt dabei nicht nur die Betroffenen selbst, sondern auch deren Angehörige und das soziale Umfeld. Knapp 60% der Menschen über 65 Jahren sind von chronischer Erkrankung betroffen, 33% der Erwerbstätigen im Alter von 18-64 Jahren</w:t>
      </w:r>
      <w:r w:rsidR="00FB4179">
        <w:t xml:space="preserve"> </w:t>
      </w:r>
      <w:r w:rsidR="00FB4179" w:rsidRPr="00D21821">
        <w:fldChar w:fldCharType="begin"/>
      </w:r>
      <w:r w:rsidR="00FB4179" w:rsidRPr="00D21821">
        <w:instrText>ADDIN CITAVI.PLACEHOLDER 808ffdec-d890-4c12-9191-99d899b39b6c PFBsYWNlaG9sZGVyPg0KICA8QWRkSW5WZXJzaW9uPjQuMi4wLjExPC9BZGRJblZlcnNpb24+DQogIDxJZD44MDhmZmRlYy1kODkwLTRjMTItOTE5MS05OWQ4OTliMzliNmM8L0lkPg0KICA8RW50cmllcz4NCiAgICA8RW50cnk+DQogICAgICA8SWQ+MmIxZTM3NzAtNTY0Ni00NzFhLTgyNDYtNTcwNTM2NzM1NzFiPC9JZD4NCiAgICAgIDxSZWZlcmVuY2VJZD42YTc0YzQyNC0wYmNiLTQ0OGUtODYxYi1mNDI1ZDFlYjJlY2I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2Nocm9uaXNjaGVzX2tyYW5rc2Vpbi5wZGY/X19ibG9iPXB1YmxpY2F0aW9uRmlsZTwvT25saW5lQWRkcmVzcz4NCiAgICAgICAgPFNob3J0VGl0bGU+UktJIDIwMTQg4oCTIENocm9uaXNjaGVzIEtyYW5rc2VpbjwvU2hvcnRUaXRsZT4NCiAgICAgICAgPFRpdGxlPkNocm9uaXNjaGVzIEtyYW5rc2Vpbi4gRmFrdGVuYmxhdHQgenUgR0VEQSAyMDEyOiBFcmdlYm5pc3NlIGRlciBTdHVkaWUgwrtHZXN1bmRoZWl0IGluIERldXRzY2hsYW5kIGFrdHVlbGwgMjAxMjwvVGl0bGU+DQogICAgICAgIDxZZWFyPjIwMTQ8L1llYXI+DQogICAgICA8L1JlZmVyZW5jZT4NCiAgICA8L0VudHJ5Pg0KICA8L0VudHJpZXM+DQogIDxUZXh0PihSS0k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LSSAyMDE0KTwvVGV4dD4NCiAgICA8L1RleHRVbml0Pg0KICA8L1RleHRVbml0cz4NCjwvUGxhY2Vob2xkZXI+</w:instrText>
      </w:r>
      <w:r w:rsidR="00FB4179" w:rsidRPr="00D21821">
        <w:fldChar w:fldCharType="separate"/>
      </w:r>
      <w:bookmarkStart w:id="4" w:name="_CTVP001808ffdecd8904c12919199d899b39b6c"/>
      <w:r w:rsidR="00FB4179" w:rsidRPr="00D21821">
        <w:t>(RKI 2014)</w:t>
      </w:r>
      <w:bookmarkEnd w:id="4"/>
      <w:r w:rsidR="00FB4179" w:rsidRPr="00D21821">
        <w:fldChar w:fldCharType="end"/>
      </w:r>
      <w:r w:rsidR="00056DAA" w:rsidRPr="00D21821">
        <w:t>.</w:t>
      </w:r>
      <w:r w:rsidR="00D21821" w:rsidRPr="00D21821">
        <w:t xml:space="preserve"> Der Unterstützung</w:t>
      </w:r>
      <w:r w:rsidR="0092001F">
        <w:t xml:space="preserve">s </w:t>
      </w:r>
      <w:r w:rsidR="00D21821" w:rsidRPr="00D21821">
        <w:t xml:space="preserve">-und Pflegebedarf in Deutschland wird weiter steigen, im Jahr 2013 waren 7,5 Millionen Menschen schwerbehindert, die meisten davon waren älter als 55 Jahre (75,9 %) </w:t>
      </w:r>
      <w:r w:rsidR="00D21821" w:rsidRPr="00D21821">
        <w:fldChar w:fldCharType="begin"/>
      </w:r>
      <w:r w:rsidR="00D21821" w:rsidRPr="00D21821">
        <w:instrText>ADDIN CITAVI.PLACEHOLDER 0c5a65be-4411-4ef3-802c-6feb15dcef48 PFBsYWNlaG9sZGVyPg0KICA8QWRkSW5WZXJzaW9uPjQuMi4wLjExPC9BZGRJblZlcnNpb24+DQogIDxJZD4wYzVhNjViZS00NDExLTRlZjMtODAyYy02ZmViMTVkY2VmNDg8L0lkPg0KICA8RW50cmllcz4NCiAgICA8RW50cnk+DQogICAgICA8SWQ+MDdkMDZkZmItZGE1ZC00ZTQ1LTljOTAtYzMzODNmOTc4NTkzPC9JZD4NCiAgICAgIDxSZWZlcmVuY2VJZD5jMzA2OTNmZi04MmEyLTQwYTItOTJmYy04OTk2OTBjZDVhYTc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ZGVrb2hyIDIwMTcpPC9UZXh0Pg0KICAgIDwvVGV4dFVuaXQ+DQogIDwvVGV4dFVuaXRzPg0KPC9QbGFjZWhvbGRlcj4=</w:instrText>
      </w:r>
      <w:r w:rsidR="00D21821" w:rsidRPr="00D21821">
        <w:fldChar w:fldCharType="separate"/>
      </w:r>
      <w:bookmarkStart w:id="5" w:name="_CTVP0010c5a65be44114ef3802c6feb15dcef48"/>
      <w:r w:rsidR="00D21821" w:rsidRPr="00D21821">
        <w:t>(Rodekohr 2017)</w:t>
      </w:r>
      <w:bookmarkEnd w:id="5"/>
      <w:r w:rsidR="00D21821" w:rsidRPr="00D21821">
        <w:fldChar w:fldCharType="end"/>
      </w:r>
      <w:r w:rsidR="00D21821" w:rsidRPr="00D21821">
        <w:t>.</w:t>
      </w:r>
    </w:p>
    <w:p w:rsidR="006146B7" w:rsidRDefault="006146B7" w:rsidP="00550E70">
      <w:r>
        <w:t>Um den damit einhergehenden Herausford</w:t>
      </w:r>
      <w:r w:rsidR="007C7121">
        <w:t>er</w:t>
      </w:r>
      <w:r>
        <w:t>ungen adäquat begeg</w:t>
      </w:r>
      <w:r w:rsidR="00D52BA0">
        <w:t>n</w:t>
      </w:r>
      <w:r>
        <w:t>en zu können und die Chancengleich</w:t>
      </w:r>
      <w:r w:rsidR="00D52BA0">
        <w:t>heit</w:t>
      </w:r>
      <w:r>
        <w:t xml:space="preserve"> zu unterstützen</w:t>
      </w:r>
      <w:r w:rsidR="0092001F">
        <w:t>,</w:t>
      </w:r>
      <w:r>
        <w:t xml:space="preserve"> wurden in den letzten zwei Jahrzehnten verschiedene Konzepte, Strategien und Projekte entwickelt, erprobt, evaluiert und </w:t>
      </w:r>
      <w:r w:rsidR="0092001F">
        <w:t>mitunter</w:t>
      </w:r>
      <w:r>
        <w:t xml:space="preserve"> auch verstetigt.</w:t>
      </w:r>
    </w:p>
    <w:p w:rsidR="00056DAA" w:rsidRDefault="00334758" w:rsidP="00334758">
      <w:r>
        <w:lastRenderedPageBreak/>
        <w:t>Zurzeit wird vermehrt d</w:t>
      </w:r>
      <w:r w:rsidR="00550E70">
        <w:t xml:space="preserve">as Konzept „StadtGesundheit“ oder auch „Urban Health“ </w:t>
      </w:r>
      <w:r>
        <w:t>diskutiert. Das Konzept „StadtGesundheit“</w:t>
      </w:r>
      <w:r w:rsidR="00D7725B">
        <w:t xml:space="preserve"> </w:t>
      </w:r>
      <w:r w:rsidR="00D7725B">
        <w:fldChar w:fldCharType="begin"/>
      </w:r>
      <w:r w:rsidR="00D7725B">
        <w:instrText>ADDIN CITAVI.PLACEHOLDER ae9740f5-3cb2-4a25-bae8-95ea94c932a5 PFBsYWNlaG9sZGVyPg0KICA8QWRkSW5WZXJzaW9uPjQuMi4wLjExPC9BZGRJblZlcnNpb24+DQogIDxJZD5hZTk3NDBmNS0zY2IyLTRhMjUtYmFlOC05NWVhOTRjOTMyYTU8L0lkPg0KICA8RW50cmllcz4NCiAgICA8RW50cnk+DQogICAgICA8SWQ+NzlkODRmMTAtYTVlOS00ZTlhLWE3OTEtNGEyNDg0OGIxOGI5PC9JZD4NCiAgICAgIDxSZWZlcmVuY2VJZD5iOTg2MzhhOS0zNDdlLTQ1YWYtOTk3Yy1kYTg4OWYxYTk2NDc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HJvamFuIGV0IGFsLiAyMDE2KTwvVGV4dD4NCiAgICA8L1RleHRVbml0Pg0KICA8L1RleHRVbml0cz4NCjwvUGxhY2Vob2xkZXI+</w:instrText>
      </w:r>
      <w:r w:rsidR="00D7725B">
        <w:fldChar w:fldCharType="separate"/>
      </w:r>
      <w:bookmarkStart w:id="6" w:name="_CTVP001ae9740f53cb24a25bae895ea94c932a5"/>
      <w:r w:rsidR="00D7725B">
        <w:t>(Trojan et al. 2016)</w:t>
      </w:r>
      <w:bookmarkEnd w:id="6"/>
      <w:r w:rsidR="00D7725B">
        <w:fldChar w:fldCharType="end"/>
      </w:r>
      <w:r w:rsidR="00550E70">
        <w:t>, integriert verschiedene Professionen, Institutionen und Wissenschaftsdisziplinen, wie Public Health, medizinische Versorgung,</w:t>
      </w:r>
      <w:r>
        <w:t xml:space="preserve"> </w:t>
      </w:r>
      <w:r w:rsidR="00550E70">
        <w:t>öffentliche Gesundheitsdienste, Stadt- und (Sozial-)Raumplanung, Humangeographie, Informatik, Ökonomie, Umwelt- und Kulturwissenschaften</w:t>
      </w:r>
      <w:r>
        <w:t>,</w:t>
      </w:r>
      <w:r w:rsidR="00550E70">
        <w:t xml:space="preserve"> mit dem Ziel inter- und transdisziplinäre Kooperationen für </w:t>
      </w:r>
      <w:r>
        <w:t xml:space="preserve">(gesundheitliche) </w:t>
      </w:r>
      <w:r w:rsidR="00550E70">
        <w:t>Investitionen im städtischen Raum zu entwickeln</w:t>
      </w:r>
      <w:r w:rsidR="00524A97">
        <w:t xml:space="preserve">. </w:t>
      </w:r>
      <w:r w:rsidR="0092001F">
        <w:t>„</w:t>
      </w:r>
      <w:r>
        <w:t>StadtGesundheit</w:t>
      </w:r>
      <w:r w:rsidR="0092001F">
        <w:t>“</w:t>
      </w:r>
      <w:r>
        <w:t xml:space="preserve"> kann als Aktualisierung verschiedener gesundheitswissenschaftlicher, technologischer und sozial motivierter Bestrebungen für eine gesundheitliche Gesamtschau im städtischen Umfeld</w:t>
      </w:r>
      <w:r w:rsidR="0092001F" w:rsidRPr="0092001F">
        <w:t xml:space="preserve"> </w:t>
      </w:r>
      <w:r w:rsidR="0092001F">
        <w:t>verstanden werden</w:t>
      </w:r>
      <w:r>
        <w:t xml:space="preserve">. </w:t>
      </w:r>
      <w:r w:rsidR="0092001F">
        <w:t>„</w:t>
      </w:r>
      <w:r>
        <w:t>StadtGesundheit</w:t>
      </w:r>
      <w:r w:rsidR="0092001F">
        <w:t>“</w:t>
      </w:r>
      <w:r>
        <w:t xml:space="preserve"> beinhaltet eine Vielzahl verschiedener Einflüsse auf </w:t>
      </w:r>
      <w:r w:rsidR="00A350F0">
        <w:t xml:space="preserve">die </w:t>
      </w:r>
      <w:r>
        <w:t>menschliche Gesundheit</w:t>
      </w:r>
      <w:r w:rsidR="00524A97">
        <w:t>,</w:t>
      </w:r>
      <w:r>
        <w:t xml:space="preserve"> Krankheit und Folgewirkungen</w:t>
      </w:r>
      <w:r w:rsidR="00A350F0">
        <w:t>, dies reicht</w:t>
      </w:r>
      <w:r>
        <w:t xml:space="preserve"> von fehlender Gesundheit</w:t>
      </w:r>
      <w:r w:rsidR="00A350F0">
        <w:t xml:space="preserve"> über </w:t>
      </w:r>
      <w:r w:rsidR="00703813">
        <w:t xml:space="preserve">eingeschränkte Mobilität </w:t>
      </w:r>
      <w:r w:rsidR="00A350F0">
        <w:t xml:space="preserve">bis hin zu </w:t>
      </w:r>
      <w:r w:rsidR="00703813">
        <w:t>Armut.</w:t>
      </w:r>
      <w:r>
        <w:t xml:space="preserve"> </w:t>
      </w:r>
      <w:r w:rsidR="00A350F0">
        <w:t>Hierbei</w:t>
      </w:r>
      <w:r>
        <w:t xml:space="preserve"> geht </w:t>
      </w:r>
      <w:r w:rsidR="00703813">
        <w:t>es</w:t>
      </w:r>
      <w:r>
        <w:t xml:space="preserve"> um unterschiedliche </w:t>
      </w:r>
      <w:r w:rsidR="00703813">
        <w:t xml:space="preserve">Bevölkerungsgruppen in verschiedenen Lebenswelten </w:t>
      </w:r>
      <w:r w:rsidR="00A350F0">
        <w:t xml:space="preserve">sowie in </w:t>
      </w:r>
      <w:r w:rsidR="00703813">
        <w:t xml:space="preserve">physischen und sozialen </w:t>
      </w:r>
      <w:r>
        <w:t>Lebensphasen</w:t>
      </w:r>
      <w:r w:rsidR="00703813">
        <w:t xml:space="preserve">. </w:t>
      </w:r>
      <w:r w:rsidR="00A350F0">
        <w:t>„</w:t>
      </w:r>
      <w:r w:rsidR="009E2B1D">
        <w:t>Sta</w:t>
      </w:r>
      <w:r w:rsidR="00524A97">
        <w:t>dtG</w:t>
      </w:r>
      <w:r w:rsidR="009E2B1D">
        <w:t>esundheit</w:t>
      </w:r>
      <w:r w:rsidR="00A350F0">
        <w:t>“</w:t>
      </w:r>
      <w:r w:rsidR="00524A97">
        <w:t xml:space="preserve"> </w:t>
      </w:r>
      <w:r w:rsidR="009E2B1D">
        <w:t>fokussier</w:t>
      </w:r>
      <w:r w:rsidR="00524A97">
        <w:t>t</w:t>
      </w:r>
      <w:r w:rsidR="009E2B1D">
        <w:t xml:space="preserve"> </w:t>
      </w:r>
      <w:r w:rsidR="00A350F0">
        <w:t xml:space="preserve">sich </w:t>
      </w:r>
      <w:r w:rsidR="009E2B1D">
        <w:t>auf Sozialraum und auf die Nutzung vorhandener Ressourcen und deren Organisationen mit Blick auf gesundheitsbezogene Ziele</w:t>
      </w:r>
      <w:r w:rsidR="00983845">
        <w:t>, e</w:t>
      </w:r>
      <w:r w:rsidR="00056DAA">
        <w:t>s</w:t>
      </w:r>
      <w:r w:rsidR="009E2B1D">
        <w:t xml:space="preserve"> interessiert Gesundheitsförderung</w:t>
      </w:r>
      <w:r w:rsidR="00524A97">
        <w:t>, Prävention</w:t>
      </w:r>
      <w:r w:rsidR="009E2B1D">
        <w:t xml:space="preserve"> sowie der Umgang und die Versorgung mit Krankheiten</w:t>
      </w:r>
      <w:r w:rsidR="00524A97">
        <w:t>, in</w:t>
      </w:r>
      <w:r w:rsidR="00A350F0">
        <w:t>k</w:t>
      </w:r>
      <w:r w:rsidR="00524A97">
        <w:t xml:space="preserve">lusive </w:t>
      </w:r>
      <w:r w:rsidR="009E2B1D">
        <w:t>der Versorgungslandschaft</w:t>
      </w:r>
      <w:r w:rsidR="00524A97">
        <w:t xml:space="preserve"> mit allen Akteuren</w:t>
      </w:r>
      <w:r w:rsidR="009E2B1D">
        <w:t>.</w:t>
      </w:r>
      <w:r w:rsidR="007C7121">
        <w:t xml:space="preserve"> </w:t>
      </w:r>
    </w:p>
    <w:p w:rsidR="00056DAA" w:rsidRDefault="007C7121" w:rsidP="00334758">
      <w:r>
        <w:t xml:space="preserve">Schaut man sich die Internetseite der </w:t>
      </w:r>
      <w:r w:rsidR="00A350F0">
        <w:t>„</w:t>
      </w:r>
      <w:r>
        <w:t>StadtGesundheit</w:t>
      </w:r>
      <w:r w:rsidR="00A350F0">
        <w:t>“</w:t>
      </w:r>
      <w:r>
        <w:t xml:space="preserve"> </w:t>
      </w:r>
      <w:r w:rsidR="00056DAA">
        <w:t>(</w:t>
      </w:r>
      <w:hyperlink r:id="rId10" w:history="1">
        <w:r w:rsidR="00056DAA" w:rsidRPr="00951258">
          <w:rPr>
            <w:rStyle w:val="Hyperlink"/>
          </w:rPr>
          <w:t>www.stadt-und-gesundheit.de</w:t>
        </w:r>
      </w:hyperlink>
      <w:r w:rsidR="00056DAA">
        <w:t xml:space="preserve">) </w:t>
      </w:r>
      <w:r>
        <w:t>an</w:t>
      </w:r>
      <w:r w:rsidR="00056DAA">
        <w:t>,</w:t>
      </w:r>
      <w:r>
        <w:t xml:space="preserve"> muss man konstatieren, dass der disziplinierte und sektorale Brückenbau </w:t>
      </w:r>
      <w:r w:rsidR="00A350F0">
        <w:t>lediglich</w:t>
      </w:r>
      <w:r>
        <w:t xml:space="preserve"> bei einigen Institutionen </w:t>
      </w:r>
      <w:r w:rsidR="00056DAA">
        <w:t>funktioniert</w:t>
      </w:r>
      <w:r w:rsidR="00A350F0">
        <w:t>.</w:t>
      </w:r>
      <w:r>
        <w:t xml:space="preserve"> </w:t>
      </w:r>
      <w:r w:rsidR="00A350F0">
        <w:t>D</w:t>
      </w:r>
      <w:r>
        <w:t xml:space="preserve">ie BAG </w:t>
      </w:r>
      <w:r w:rsidR="00A350F0">
        <w:t>Selbsthilfe, andere</w:t>
      </w:r>
      <w:r>
        <w:t xml:space="preserve"> </w:t>
      </w:r>
      <w:r w:rsidR="00A77BC0">
        <w:t xml:space="preserve">gesundheitsbezogene </w:t>
      </w:r>
      <w:r>
        <w:t xml:space="preserve">Selbsthilfeorganisationen oder Behindertenverbände sucht man dort </w:t>
      </w:r>
      <w:r w:rsidR="00056DAA">
        <w:t xml:space="preserve">jedoch </w:t>
      </w:r>
      <w:r>
        <w:t>vergeblich.</w:t>
      </w:r>
      <w:r w:rsidR="00E566E3">
        <w:t xml:space="preserve"> </w:t>
      </w:r>
    </w:p>
    <w:p w:rsidR="00056DAA" w:rsidRDefault="005A64F3" w:rsidP="00334758">
      <w:r>
        <w:t xml:space="preserve">Auch bei einer Tagung im November 2017 mit dem Schwerpunkt der "StadtGesundheit" „Die Stadt der Zukunft gestalten: lebenslang mobil bei jedem Wetter“ ist eine Kooperation mit der Selbsthilfe nicht erkennbar, obwohl die Expertise der Selbsthilfe durchaus sinnvoll ist. </w:t>
      </w:r>
      <w:r w:rsidR="00E566E3">
        <w:t xml:space="preserve">Organisiert durch die Universität Stuttgart wird der Frage nachgegangen, wie die </w:t>
      </w:r>
      <w:r w:rsidR="0087680F">
        <w:t>G</w:t>
      </w:r>
      <w:r w:rsidR="00E566E3">
        <w:t>enerationsgerechte Stadt der Zukunft aussieht. Der Fokus liegt auf Mobilität im Alltag und der Mögl</w:t>
      </w:r>
      <w:r w:rsidR="00056DAA">
        <w:t>ichkeiten der sozialen Teilhabe</w:t>
      </w:r>
      <w:r w:rsidR="00D01BED">
        <w:t>. Des Weiteren</w:t>
      </w:r>
      <w:r w:rsidR="00056DAA">
        <w:t xml:space="preserve"> </w:t>
      </w:r>
      <w:r w:rsidR="00D01BED">
        <w:t xml:space="preserve">gehen </w:t>
      </w:r>
      <w:r w:rsidR="00E566E3">
        <w:t>sie der Frage nach</w:t>
      </w:r>
      <w:r w:rsidR="00056DAA">
        <w:t>,</w:t>
      </w:r>
      <w:r w:rsidR="00E566E3">
        <w:t xml:space="preserve"> welchen Einfluss klimatische Bedingungen</w:t>
      </w:r>
      <w:r w:rsidR="00056DAA">
        <w:t>,</w:t>
      </w:r>
      <w:r w:rsidR="00E566E3">
        <w:t xml:space="preserve"> wie etwa sommerliche Hitzeperiode</w:t>
      </w:r>
      <w:r w:rsidR="00056DAA">
        <w:t>n auf die Gesundheit haben k</w:t>
      </w:r>
      <w:r w:rsidR="00D01BED">
        <w:t>önnen</w:t>
      </w:r>
      <w:r w:rsidR="00056DAA">
        <w:t>. D</w:t>
      </w:r>
      <w:r w:rsidR="00E566E3">
        <w:t xml:space="preserve">emographischer Wandel, Urbanisierung und Klimawandel sind drei große gesellschaftliche Trends, mit denen sich </w:t>
      </w:r>
      <w:r w:rsidR="00672082">
        <w:t xml:space="preserve">auf der Tagung </w:t>
      </w:r>
      <w:r w:rsidR="00E566E3">
        <w:t>auseinandergesetzt wird</w:t>
      </w:r>
      <w:r w:rsidR="00672082">
        <w:t xml:space="preserve"> (</w:t>
      </w:r>
      <w:r w:rsidR="00672082" w:rsidRPr="00672082">
        <w:t>http://www.leibniz-gesundes-altern.de/fileadmin/user_upload/FV-HealthyAgeing/PDFs/ILS_Tagungs-Flyer.pdf</w:t>
      </w:r>
      <w:r w:rsidR="00672082">
        <w:t>)</w:t>
      </w:r>
      <w:r w:rsidR="00E566E3">
        <w:t>.</w:t>
      </w:r>
      <w:r w:rsidR="007C7121">
        <w:t xml:space="preserve"> </w:t>
      </w:r>
    </w:p>
    <w:p w:rsidR="00334758" w:rsidRDefault="0087680F" w:rsidP="00334758">
      <w:r>
        <w:t xml:space="preserve">Im Folgenden werden </w:t>
      </w:r>
      <w:r w:rsidR="00056DAA">
        <w:t xml:space="preserve">weitere </w:t>
      </w:r>
      <w:r w:rsidR="00703813">
        <w:t xml:space="preserve">Konzepte </w:t>
      </w:r>
      <w:r>
        <w:t>vorgestellt, die in den letzten Jahren</w:t>
      </w:r>
      <w:r w:rsidR="00947E8B">
        <w:t xml:space="preserve"> </w:t>
      </w:r>
      <w:r w:rsidR="00703813">
        <w:t xml:space="preserve">entwickelt und </w:t>
      </w:r>
      <w:r>
        <w:t xml:space="preserve">projekthaft </w:t>
      </w:r>
      <w:r w:rsidR="00703813">
        <w:t>umgesetzt</w:t>
      </w:r>
      <w:r>
        <w:t xml:space="preserve"> wurden oder werden</w:t>
      </w:r>
      <w:r w:rsidR="009E2B1D">
        <w:t xml:space="preserve"> </w:t>
      </w:r>
      <w:r w:rsidR="009E2B1D">
        <w:fldChar w:fldCharType="begin"/>
      </w:r>
      <w:r w:rsidR="009E2B1D">
        <w:instrText>ADDIN CITAVI.PLACEHOLDER d3abb9f6-86e7-4b60-9fdd-55011b6fae49 PFBsYWNlaG9sZGVyPg0KICA8QWRkSW5WZXJzaW9uPjQuMi4wLjExPC9BZGRJblZlcnNpb24+DQogIDxJZD5kM2FiYjlmNi04NmU3LTRiNjAtOWZkZC01NTAxMWI2ZmFlNDk8L0lkPg0KICA8RW50cmllcz4NCiAgICA8RW50cnk+DQogICAgICA8SWQ+MWQ1MTlhOWYtNmZiNC00NTZmLWJjYmQtY2IyN2ZhODYxY2Q5PC9JZD4NCiAgICAgIDxSZWZlcmVuY2VJZD5iMDFlOTZiNy1hMjYyLTRmZDMtYjUwZC1hMmJiN2NhYTA1Yj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ZWhyIDIwMTYpPC9UZXh0Pg0KICAgIDwvVGV4dFVuaXQ+DQogIDwvVGV4dFVuaXRzPg0KPC9QbGFjZWhvbGRlcj4=</w:instrText>
      </w:r>
      <w:r w:rsidR="009E2B1D">
        <w:fldChar w:fldCharType="separate"/>
      </w:r>
      <w:bookmarkStart w:id="7" w:name="_CTVP001d3abb9f686e74b609fdd55011b6fae49"/>
      <w:r w:rsidR="009E2B1D">
        <w:t>(Fehr 2016)</w:t>
      </w:r>
      <w:bookmarkEnd w:id="7"/>
      <w:r w:rsidR="009E2B1D">
        <w:fldChar w:fldCharType="end"/>
      </w:r>
      <w:r w:rsidR="00947E8B">
        <w:t>, um weiterhin die Verflechtung mit der gesundheitlichen Selbsthilfe zu erforschen.</w:t>
      </w:r>
    </w:p>
    <w:p w:rsidR="00947E8B" w:rsidRDefault="00947E8B" w:rsidP="00334758"/>
    <w:p w:rsidR="009410C4" w:rsidRDefault="009410C4">
      <w:pPr>
        <w:rPr>
          <w:rFonts w:asciiTheme="majorHAnsi" w:eastAsiaTheme="majorEastAsia" w:hAnsiTheme="majorHAnsi" w:cstheme="majorBidi"/>
          <w:b/>
          <w:bCs/>
          <w:color w:val="4F81BD" w:themeColor="accent1"/>
          <w:sz w:val="26"/>
          <w:szCs w:val="26"/>
        </w:rPr>
      </w:pPr>
      <w:r>
        <w:br w:type="page"/>
      </w:r>
    </w:p>
    <w:p w:rsidR="00457385" w:rsidRDefault="00457385" w:rsidP="00457385">
      <w:pPr>
        <w:pStyle w:val="berschrift2"/>
      </w:pPr>
      <w:bookmarkStart w:id="8" w:name="_Toc495310638"/>
      <w:r>
        <w:lastRenderedPageBreak/>
        <w:t>Soziale Stadt</w:t>
      </w:r>
      <w:bookmarkEnd w:id="8"/>
    </w:p>
    <w:p w:rsidR="00457385" w:rsidRDefault="00D01BED" w:rsidP="00457385">
      <w:r>
        <w:t>1996</w:t>
      </w:r>
      <w:r w:rsidR="00457385">
        <w:t xml:space="preserve"> </w:t>
      </w:r>
      <w:r>
        <w:t xml:space="preserve">wurde auf </w:t>
      </w:r>
      <w:r w:rsidR="00457385">
        <w:t>der jährlich</w:t>
      </w:r>
      <w:r w:rsidR="00CE01BC">
        <w:t>en Konferenz der Landesminister</w:t>
      </w:r>
      <w:r w:rsidR="00457385">
        <w:t xml:space="preserve"> die bundesweite Initiative </w:t>
      </w:r>
      <w:r w:rsidR="00947E8B">
        <w:rPr>
          <w:b/>
        </w:rPr>
        <w:t>„S</w:t>
      </w:r>
      <w:r w:rsidR="00457385" w:rsidRPr="00A60B0D">
        <w:rPr>
          <w:b/>
        </w:rPr>
        <w:t>oziale Stadt“</w:t>
      </w:r>
      <w:r w:rsidR="00457385">
        <w:t xml:space="preserve"> ins Leben gerufen. 1998 wurde dies im Koalitionsvertrag der Bundesregierung</w:t>
      </w:r>
      <w:r w:rsidR="00947E8B">
        <w:t xml:space="preserve"> fixiert, umso ab 1999 als Bund–</w:t>
      </w:r>
      <w:r w:rsidR="00457385">
        <w:t xml:space="preserve">Länder-Programm unter dem Titel </w:t>
      </w:r>
      <w:r w:rsidR="00457385" w:rsidRPr="00A60B0D">
        <w:rPr>
          <w:b/>
        </w:rPr>
        <w:t>„Stadtteile mit besonderem Entwicklungsbedarf</w:t>
      </w:r>
      <w:r w:rsidR="00457385">
        <w:rPr>
          <w:b/>
        </w:rPr>
        <w:t xml:space="preserve"> </w:t>
      </w:r>
      <w:r w:rsidR="00457385" w:rsidRPr="00A60B0D">
        <w:rPr>
          <w:b/>
        </w:rPr>
        <w:t>-</w:t>
      </w:r>
      <w:r w:rsidR="00457385">
        <w:rPr>
          <w:b/>
        </w:rPr>
        <w:t xml:space="preserve"> </w:t>
      </w:r>
      <w:r w:rsidR="00947E8B">
        <w:rPr>
          <w:b/>
        </w:rPr>
        <w:t>die S</w:t>
      </w:r>
      <w:r w:rsidR="00457385" w:rsidRPr="00A60B0D">
        <w:rPr>
          <w:b/>
        </w:rPr>
        <w:t>oziale Stadt“</w:t>
      </w:r>
      <w:r w:rsidR="00457385">
        <w:t xml:space="preserve"> etabliert zu werden </w:t>
      </w:r>
      <w:r w:rsidR="00457385">
        <w:fldChar w:fldCharType="begin"/>
      </w:r>
      <w:r w:rsidR="00457385">
        <w:instrText>ADDIN CITAVI.PLACEHOLDER 87aca57d-d647-433d-b8c6-23e31c1b5a21 PFBsYWNlaG9sZGVyPg0KICA8QWRkSW5WZXJzaW9uPjQuMi4wLjExPC9BZGRJblZlcnNpb24+DQogIDxJZD44N2FjYTU3ZC1kNjQ3LTQzM2QtYjhjNi0yM2UzMWMxYjVhMjE8L0lkPg0KICA8RW50cmllcz4NCiAgICA8RW50cnk+DQogICAgICA8SWQ+ZTg0ZDZlNjYtYTBhOC00MjE0LWE0NDQtYzZiZDkxNjQ1ZDcyPC9JZD4NCiAgICAgIDxSZWZlcmVuY2VJZD5jZWQxNTQwMS0wNTFlLTRmNTYtYWI1NS03NWNhYTU4M2M4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VuZSAyMDE3KTwvVGV4dD4NCiAgICA8L1RleHRVbml0Pg0KICA8L1RleHRVbml0cz4NCjwvUGxhY2Vob2xkZXI+</w:instrText>
      </w:r>
      <w:r w:rsidR="00457385">
        <w:fldChar w:fldCharType="separate"/>
      </w:r>
      <w:bookmarkStart w:id="9" w:name="_CTVP00187aca57dd647433db8c623e31c1b5a21"/>
      <w:r w:rsidR="00457385">
        <w:t>(Geene 2017)</w:t>
      </w:r>
      <w:bookmarkEnd w:id="9"/>
      <w:r w:rsidR="00457385">
        <w:fldChar w:fldCharType="end"/>
      </w:r>
      <w:r w:rsidR="00457385">
        <w:t xml:space="preserve">. </w:t>
      </w:r>
      <w:r>
        <w:t>Der Begriff „</w:t>
      </w:r>
      <w:r w:rsidR="00457385">
        <w:t xml:space="preserve">Soziale Stadt“ kommt aus der Stadtentwicklung und fokussiert </w:t>
      </w:r>
      <w:r>
        <w:t xml:space="preserve">sich </w:t>
      </w:r>
      <w:r w:rsidR="00457385">
        <w:t>auf die Stabilisierung und Aufwertung städtebaulich, wirtschaftlich und sozial benachteiligter und strukturschwacher Stadt-</w:t>
      </w:r>
      <w:r w:rsidR="00947E8B">
        <w:t xml:space="preserve"> </w:t>
      </w:r>
      <w:r w:rsidR="00457385">
        <w:t xml:space="preserve">und Ortsteile. Ziele sind, die Verbesserung der Wohnqualität, Generationengerechtigkeit, Familienfreundlichkeit im Quartier und Verbesserung der Chancen auf Teilhabe und Integration der Bewohner. Ziel ist es vor allem, „lebendige Nachbarschaften“ zu fördern und den sozialen Zusammenhalt zu stärken. </w:t>
      </w:r>
      <w:r w:rsidR="000A6EF1">
        <w:t>I</w:t>
      </w:r>
      <w:r w:rsidR="00457385">
        <w:t xml:space="preserve">n diesem Programm geht es </w:t>
      </w:r>
      <w:r w:rsidR="000A6EF1">
        <w:t xml:space="preserve">auch </w:t>
      </w:r>
      <w:r w:rsidR="00457385">
        <w:t xml:space="preserve">um Aktivierung und Partizipation der Quartiersbewohner. </w:t>
      </w:r>
    </w:p>
    <w:p w:rsidR="00457385" w:rsidRDefault="00D01BED" w:rsidP="00457385">
      <w:r>
        <w:t xml:space="preserve">Ziel des Programms ist die </w:t>
      </w:r>
      <w:r w:rsidR="00457385">
        <w:t>Gesundheitsförderung im Setting „Stadt“ und „Quartier“. Neben vermeidbaren Gesundheitsprobleme</w:t>
      </w:r>
      <w:r>
        <w:t>n</w:t>
      </w:r>
      <w:r w:rsidR="00457385">
        <w:t xml:space="preserve"> durch ungesunde Ernährung, Bewegungsarmut, starke</w:t>
      </w:r>
      <w:r>
        <w:t>n</w:t>
      </w:r>
      <w:r w:rsidR="00457385">
        <w:t xml:space="preserve"> Alkoholkonsum usw. sind vermehrt umweltbedingte Gesundheitsrisiken vorhanden. Einig ist man sich darüber, dass das Quartier oder der Stadtteil als Lebensraum von hoher gesundheitliche</w:t>
      </w:r>
      <w:r>
        <w:t>r</w:t>
      </w:r>
      <w:r w:rsidR="00457385">
        <w:t xml:space="preserve"> Relevanz für die dort lebenden Menschen ist </w:t>
      </w:r>
      <w:r w:rsidR="00457385">
        <w:fldChar w:fldCharType="begin"/>
      </w:r>
      <w:r w:rsidR="00FC4D5B">
        <w:instrText>ADDIN CITAVI.PLACEHOLDER 5fad5aa8-97dc-4193-89da-6809ae1ab9ae PFBsYWNlaG9sZGVyPg0KICA8QWRkSW5WZXJzaW9uPjQuMi4wLjExPC9BZGRJblZlcnNpb24+DQogIDxJZD41ZmFkNWFhOC05N2RjLTQxOTMtODlkYS02ODA5YWUxYWI5YWU8L0lkPg0KICA8RW50cmllcz4NCiAgICA8RW50cnk+DQogICAgICA8SWQ+OTdlYjM1MmMtZGU1Zi00MWY5LTkzMTMtMjI5MDM4NGM5OWZiPC9JZD4NCiAgICAgIDxSZWZlcmVuY2VJZD5iNzk2ODE3Yi1lY2M1LTQ1YWUtYTM2NS00YzZkODYzMGZmZmQ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WJpYW4gZXQgYWwuIDIwMTcpPC9UZXh0Pg0KICAgIDwvVGV4dFVuaXQ+DQogIDwvVGV4dFVuaXRzPg0KPC9QbGFjZWhvbGRlcj4=</w:instrText>
      </w:r>
      <w:r w:rsidR="00457385">
        <w:fldChar w:fldCharType="separate"/>
      </w:r>
      <w:bookmarkStart w:id="10" w:name="_CTVP0015fad5aa897dc419389da6809ae1ab9ae"/>
      <w:r w:rsidR="00FC4D5B">
        <w:t>(Fabian et al. 2017)</w:t>
      </w:r>
      <w:bookmarkEnd w:id="10"/>
      <w:r w:rsidR="00457385">
        <w:fldChar w:fldCharType="end"/>
      </w:r>
      <w:r w:rsidR="00457385">
        <w:t xml:space="preserve">. </w:t>
      </w:r>
    </w:p>
    <w:p w:rsidR="001C553B" w:rsidRDefault="001C553B" w:rsidP="00457385"/>
    <w:p w:rsidR="00457385" w:rsidRPr="00CD5ACE" w:rsidRDefault="00457385" w:rsidP="00457385">
      <w:pPr>
        <w:pStyle w:val="berschrift3"/>
        <w:rPr>
          <w:sz w:val="24"/>
        </w:rPr>
      </w:pPr>
      <w:bookmarkStart w:id="11" w:name="_Toc495310639"/>
      <w:r w:rsidRPr="00CD5ACE">
        <w:rPr>
          <w:sz w:val="24"/>
        </w:rPr>
        <w:t>Begriff Quartier</w:t>
      </w:r>
      <w:bookmarkEnd w:id="11"/>
    </w:p>
    <w:p w:rsidR="00457385" w:rsidRDefault="000A6EF1" w:rsidP="00457385">
      <w:r>
        <w:t>E</w:t>
      </w:r>
      <w:r w:rsidR="00457385">
        <w:t xml:space="preserve">ine Definition des Wortes Quartier ist nicht einfach. Es </w:t>
      </w:r>
      <w:r>
        <w:t>existier</w:t>
      </w:r>
      <w:r w:rsidR="00983845">
        <w:t>t</w:t>
      </w:r>
      <w:r w:rsidR="00457385">
        <w:t xml:space="preserve"> eine Vielzahl von Definitionen. Oft spricht man in diesem Zusammenhang auch von Bezirk, Stadtteil, Gemeinde, Region oder eine</w:t>
      </w:r>
      <w:r w:rsidR="00E430BE">
        <w:t>m</w:t>
      </w:r>
      <w:r w:rsidR="00457385">
        <w:t xml:space="preserve"> anderweitig von den Akteuren definierten sozialen Raum </w:t>
      </w:r>
      <w:r w:rsidR="00457385">
        <w:fldChar w:fldCharType="begin"/>
      </w:r>
      <w:r w:rsidR="00457385">
        <w:instrText>ADDIN CITAVI.PLACEHOLDER 1b329624-8765-435e-8e3c-ab9868de1403 PFBsYWNlaG9sZGVyPg0KICA8QWRkSW5WZXJzaW9uPjQuMi4wLjExPC9BZGRJblZlcnNpb24+DQogIDxJZD4xYjMyOTYyNC04NzY1LTQzNWUtOGUzYy1hYjk4NjhkZTE0MDM8L0lkPg0KICA8RW50cmllcz4NCiAgICA8RW50cnk+DQogICAgICA8SWQ+MzIwNmQ2Y2YtM2Q0Mi00OTNlLTkzZWYtOTZjNzliYjg1ZDQ1PC9JZD4NCiAgICAgIDxSZWZlcmVuY2VJZD5hNWUwNzU4NS05MzFmLTQzMjYtOWYxMy0yZWY4M2FiYmQ4NmE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DvMOfIDIwMTYpPC9UZXh0Pg0KICAgIDwvVGV4dFVuaXQ+DQogIDwvVGV4dFVuaXRzPg0KPC9QbGFjZWhvbGRlcj4=</w:instrText>
      </w:r>
      <w:r w:rsidR="00457385">
        <w:fldChar w:fldCharType="separate"/>
      </w:r>
      <w:bookmarkStart w:id="12" w:name="_CTVP0011b3296248765435e8e3cab9868de1403"/>
      <w:r w:rsidR="00457385">
        <w:t>(Süß 2016)</w:t>
      </w:r>
      <w:bookmarkEnd w:id="12"/>
      <w:r w:rsidR="00457385">
        <w:fldChar w:fldCharType="end"/>
      </w:r>
      <w:r w:rsidR="00457385">
        <w:t>.</w:t>
      </w:r>
      <w:r w:rsidR="00457385" w:rsidRPr="00FB2069">
        <w:t xml:space="preserve"> </w:t>
      </w:r>
      <w:r w:rsidR="00457385">
        <w:t>Ein Quartier kann als sozialer Lebensraum verstanden werden, als ein Stadtteil, der unabhängig von administrativen Grenzen und vielfältiger als ein Wohngebiet</w:t>
      </w:r>
      <w:r w:rsidR="00457385" w:rsidRPr="00FA5447">
        <w:t xml:space="preserve"> </w:t>
      </w:r>
      <w:r w:rsidR="00457385">
        <w:t>sein kann. Ein Quartier bildet s</w:t>
      </w:r>
      <w:r w:rsidR="00947E8B">
        <w:t xml:space="preserve">ich im Verständnis der Menschen, die darin leben </w:t>
      </w:r>
      <w:r w:rsidR="00457385">
        <w:fldChar w:fldCharType="begin"/>
      </w:r>
      <w:r w:rsidR="00457385">
        <w:instrText>ADDIN CITAVI.PLACEHOLDER 8836d90d-0c9b-4bac-8525-56d60a7702be PFBsYWNlaG9sZGVyPg0KICA8QWRkSW5WZXJzaW9uPjQuMi4wLjExPC9BZGRJblZlcnNpb24+DQogIDxJZD44ODM2ZDkwZC0wYzliLTRiYWMtODUyNS01NmQ2MGE3NzAyYmU8L0lkPg0KICA8RW50cmllcz4NCiAgICA8RW50cnk+DQogICAgICA8SWQ+ZTA4MWFkZDctMTEwNS00MmJhLWI4ZDQtNDQ4NjcxMGIzYTM2PC9JZD4NCiAgICAgIDxSZWZlcmVuY2VJZD5hNjk5ZTIyNC1hYzM1LTRkM2UtYWU2Yi00ZTJmYzRhMTU1MTg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w6RtZWwgZXQgYWwuIDIwMTcpPC9UZXh0Pg0KICAgIDwvVGV4dFVuaXQ+DQogIDwvVGV4dFVuaXRzPg0KPC9QbGFjZWhvbGRlcj4=</w:instrText>
      </w:r>
      <w:r w:rsidR="00457385">
        <w:fldChar w:fldCharType="separate"/>
      </w:r>
      <w:bookmarkStart w:id="13" w:name="_CTVP0018836d90d0c9b4bac852556d60a7702be"/>
      <w:r w:rsidR="00457385">
        <w:t>(Hämel et al. 2017)</w:t>
      </w:r>
      <w:bookmarkEnd w:id="13"/>
      <w:r w:rsidR="00457385">
        <w:fldChar w:fldCharType="end"/>
      </w:r>
      <w:r w:rsidR="00E430BE">
        <w:t xml:space="preserve"> und </w:t>
      </w:r>
      <w:r w:rsidR="00947E8B">
        <w:t xml:space="preserve">ist </w:t>
      </w:r>
      <w:r>
        <w:t xml:space="preserve">räumlich </w:t>
      </w:r>
      <w:r w:rsidR="00457385">
        <w:t>überschaubar</w:t>
      </w:r>
      <w:r w:rsidR="00E430BE">
        <w:t>.</w:t>
      </w:r>
      <w:r w:rsidR="00457385">
        <w:t xml:space="preserve"> Quartiere erfüllen für die Quartiersbewohner vielfältige Funktionen, zum Beispiel in den Bereich</w:t>
      </w:r>
      <w:r>
        <w:t>en Wohnen, Bildung, Arbeit, Alltags</w:t>
      </w:r>
      <w:r w:rsidR="00457385">
        <w:t>gestaltung, soziale Kontakte</w:t>
      </w:r>
      <w:r w:rsidR="00E430BE">
        <w:t xml:space="preserve"> und</w:t>
      </w:r>
      <w:r w:rsidR="00457385">
        <w:t xml:space="preserve"> Erh</w:t>
      </w:r>
      <w:r>
        <w:t xml:space="preserve">olungsraum </w:t>
      </w:r>
      <w:r w:rsidR="00457385">
        <w:fldChar w:fldCharType="begin"/>
      </w:r>
      <w:r w:rsidR="00FC4D5B">
        <w:instrText>ADDIN CITAVI.PLACEHOLDER d9ef7a12-9f24-4f3a-98ce-8689b65900de PFBsYWNlaG9sZGVyPg0KICA8QWRkSW5WZXJzaW9uPjQuMi4wLjExPC9BZGRJblZlcnNpb24+DQogIDxJZD5kOWVmN2ExMi05ZjI0LTRmM2EtOThjZS04Njg5YjY1OTAwZGU8L0lkPg0KICA8RW50cmllcz4NCiAgICA8RW50cnk+DQogICAgICA8SWQ+YjRlYzE3MmEtNjNkYy00ZjQ1LWExZjYtOWNiNDZhYWMzZTllPC9JZD4NCiAgICAgIDxSZWZlcmVuY2VJZD5iNzk2ODE3Yi1lY2M1LTQ1YWUtYTM2NS00YzZkODYzMGZmZmQ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WJpYW4gZXQgYWwuIDIwMTcpPC9UZXh0Pg0KICAgIDwvVGV4dFVuaXQ+DQogIDwvVGV4dFVuaXRzPg0KPC9QbGFjZWhvbGRlcj4=</w:instrText>
      </w:r>
      <w:r w:rsidR="00457385">
        <w:fldChar w:fldCharType="separate"/>
      </w:r>
      <w:bookmarkStart w:id="14" w:name="_CTVP001d9ef7a129f244f3a98ce8689b65900de"/>
      <w:r w:rsidR="00FC4D5B">
        <w:t>(Fabian et al. 2017)</w:t>
      </w:r>
      <w:bookmarkEnd w:id="14"/>
      <w:r w:rsidR="00457385">
        <w:fldChar w:fldCharType="end"/>
      </w:r>
      <w:r w:rsidR="00457385">
        <w:t>.</w:t>
      </w:r>
    </w:p>
    <w:p w:rsidR="00457385" w:rsidRDefault="00457385" w:rsidP="00457385"/>
    <w:p w:rsidR="00457385" w:rsidRPr="00CD5ACE" w:rsidRDefault="00457385" w:rsidP="00457385">
      <w:pPr>
        <w:pStyle w:val="berschrift3"/>
        <w:rPr>
          <w:sz w:val="24"/>
        </w:rPr>
      </w:pPr>
      <w:bookmarkStart w:id="15" w:name="_Toc495310640"/>
      <w:r w:rsidRPr="00CD5ACE">
        <w:rPr>
          <w:sz w:val="24"/>
        </w:rPr>
        <w:t>Ziele des Quartiersmanagement</w:t>
      </w:r>
      <w:bookmarkEnd w:id="15"/>
    </w:p>
    <w:p w:rsidR="00C9358C" w:rsidRDefault="00457385" w:rsidP="00FB4179">
      <w:r w:rsidRPr="00E35F6A">
        <w:t xml:space="preserve">Der Begriff Quartiersmanagement </w:t>
      </w:r>
      <w:r w:rsidRPr="00A60B0D">
        <w:t>ist ein</w:t>
      </w:r>
      <w:r>
        <w:t xml:space="preserve"> strategisches Instrument, um professionsübergreifendes Denken</w:t>
      </w:r>
      <w:r w:rsidR="00E430BE">
        <w:t>,</w:t>
      </w:r>
      <w:r>
        <w:t xml:space="preserve"> Arbeiten und Handeln in einer Stadt zu fördern. Quartiersmanagement übernimmt dabei eine vermittelnde und koordinierende Funktion.</w:t>
      </w:r>
      <w:r w:rsidR="00947E8B">
        <w:t xml:space="preserve"> </w:t>
      </w:r>
      <w:r w:rsidR="00C9358C">
        <w:t xml:space="preserve">Methoden des Quartiersmanagements werden vor allem in Stadtteilen eingesetzt, in denen soziale Brennpunkte und Benachteiligungen zusammentreffen. </w:t>
      </w:r>
      <w:r>
        <w:t>Das Quartiers- oder auch Stadtteilmanagement zielt darauf ab, Projekte und Maßnahmen durchzuführen, die alle relevanten Akteure partizipativ integriert. Das beinhaltet die Aktivierung der Bewohnerinnen und Bewohner sowie der ortsansässigen Akteurinnen und Akteure</w:t>
      </w:r>
      <w:r w:rsidR="00947E8B">
        <w:t>, die als</w:t>
      </w:r>
      <w:r>
        <w:t xml:space="preserve"> sogenannte Schlüsselpersonen in einem Quartiersentwicklungsprozess</w:t>
      </w:r>
      <w:r w:rsidR="00947E8B">
        <w:t xml:space="preserve"> gelten</w:t>
      </w:r>
      <w:r w:rsidR="001C553B">
        <w:t xml:space="preserve"> </w:t>
      </w:r>
      <w:r w:rsidR="001C553B">
        <w:fldChar w:fldCharType="begin"/>
      </w:r>
      <w:r w:rsidR="001C553B">
        <w:instrText>ADDIN CITAVI.PLACEHOLDER b35ba7a8-ba09-409a-bab8-2a112f49cebc PFBsYWNlaG9sZGVyPg0KICA8QWRkSW5WZXJzaW9uPjQuMi4wLjExPC9BZGRJblZlcnNpb24+DQogIDxJZD5iMzViYTdhOC1iYTA5LTQwOWEtYmFiOC0yYTExMmY0OWNlYmM8L0lkPg0KICA8RW50cmllcz4NCiAgICA8RW50cnk+DQogICAgICA8SWQ+OTM3MjJkNmItM2Y4OS00OTJjLTg3NDctMmFkMzc3Nzg1MzQyPC9JZD4NCiAgICAgIDxSZWZlcmVuY2VJZD5hYjEzMmI3NS1hNWQwLTQ4ZGYtYmUwMi1hYzE3YjExOGZlOTE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FzcGVyIGV0IGFsLiAyMDAyKTwvVGV4dD4NCiAgICA8L1RleHRVbml0Pg0KICA8L1RleHRVbml0cz4NCjwvUGxhY2Vob2xkZXI+</w:instrText>
      </w:r>
      <w:r w:rsidR="001C553B">
        <w:fldChar w:fldCharType="separate"/>
      </w:r>
      <w:bookmarkStart w:id="16" w:name="_CTVP001b35ba7a8ba09409abab82a112f49cebc"/>
      <w:r w:rsidR="001C553B">
        <w:t>(Jasper et al. 2002)</w:t>
      </w:r>
      <w:bookmarkEnd w:id="16"/>
      <w:r w:rsidR="001C553B">
        <w:fldChar w:fldCharType="end"/>
      </w:r>
      <w:r>
        <w:t xml:space="preserve"> </w:t>
      </w:r>
    </w:p>
    <w:p w:rsidR="00457385" w:rsidRPr="00CD5ACE" w:rsidRDefault="00457385" w:rsidP="00457385">
      <w:pPr>
        <w:pStyle w:val="berschrift3"/>
        <w:rPr>
          <w:sz w:val="24"/>
        </w:rPr>
      </w:pPr>
      <w:bookmarkStart w:id="17" w:name="_Toc495310641"/>
      <w:r w:rsidRPr="00CD5ACE">
        <w:rPr>
          <w:sz w:val="24"/>
        </w:rPr>
        <w:lastRenderedPageBreak/>
        <w:t>Eckpunkte des Quartiersmanagements</w:t>
      </w:r>
      <w:bookmarkEnd w:id="17"/>
    </w:p>
    <w:p w:rsidR="00457385" w:rsidRDefault="00457385" w:rsidP="00457385">
      <w:r>
        <w:t>Das Programm „Soziale Stadt“ ist ein Bund-Länder-Programm der Städtebauförderung. Gesetzliche Grundlagen sin</w:t>
      </w:r>
      <w:r w:rsidR="00A7141D">
        <w:t>d § 171 e BauGB, der Art. 104 B</w:t>
      </w:r>
      <w:r>
        <w:t>GG und jährliche Verwaltungsvereinbarungen des Bundes (Bundesministerium für Verkehr, Bau und Stadtentwicklung) und der Länder sowie der Leitfaden der Baumministerkonferenz zur Ausgestaltu</w:t>
      </w:r>
      <w:r w:rsidR="00A7141D">
        <w:t xml:space="preserve">ng der Gemeinschaftsinitiative </w:t>
      </w:r>
      <w:r w:rsidR="00E430BE">
        <w:t>„</w:t>
      </w:r>
      <w:r w:rsidR="00A7141D">
        <w:t>S</w:t>
      </w:r>
      <w:r>
        <w:t>oziale Stadt</w:t>
      </w:r>
      <w:r w:rsidR="00E430BE">
        <w:t>“</w:t>
      </w:r>
      <w:r>
        <w:t>. Zuwendungsempfänger/Träger der Maßnahmen sind die Kommunen,</w:t>
      </w:r>
      <w:r w:rsidR="000A6EF1">
        <w:t xml:space="preserve"> die die Aufnahme ins Programm S</w:t>
      </w:r>
      <w:r>
        <w:t>oziale Stadt beim Land beantragen. Bislang wurden 783 Gesamtmaßnahmen in 441 Städten und Gemeinden in das Bund-Länder-Programm aufgenommen</w:t>
      </w:r>
      <w:r w:rsidR="000A6EF1">
        <w:t xml:space="preserve"> </w:t>
      </w:r>
      <w:r>
        <w:t>(</w:t>
      </w:r>
      <w:hyperlink r:id="rId11" w:history="1">
        <w:r w:rsidR="000A6EF1" w:rsidRPr="00951258">
          <w:rPr>
            <w:rStyle w:val="Hyperlink"/>
          </w:rPr>
          <w:t>www.Städtebauförderung.Info</w:t>
        </w:r>
      </w:hyperlink>
      <w:r>
        <w:t>).</w:t>
      </w:r>
      <w:r w:rsidR="000A6EF1">
        <w:t xml:space="preserve"> </w:t>
      </w:r>
    </w:p>
    <w:p w:rsidR="00457385" w:rsidRDefault="00457385" w:rsidP="00457385">
      <w:r>
        <w:t xml:space="preserve">Um möglichst alle Akteure in Maßnahmen zu integrieren und Bürgerinnen und Bürger zu befähigen selbst etwas für ihre soziale Lage und Gesundheit zu tun, sind unterschiedliche Methoden und Instrumente Bestandteil des Quartiersmanagementkonzeptes. </w:t>
      </w:r>
    </w:p>
    <w:p w:rsidR="00457385" w:rsidRDefault="001E4760" w:rsidP="00457385">
      <w:pPr>
        <w:pStyle w:val="Listenabsatz"/>
        <w:numPr>
          <w:ilvl w:val="0"/>
          <w:numId w:val="5"/>
        </w:numPr>
      </w:pPr>
      <w:r>
        <w:t>„</w:t>
      </w:r>
      <w:r w:rsidR="00457385">
        <w:t>Die zentrale Steuerung erfolgt durch einen von der öffentlichen Hand gesetzten Quartiersmanager. Er steuert die Einsetzung der Fördermittel, hat aber auch die Aufgabe, weitere Förderungsmöglichkeiten vor Ort zu eröffnen.</w:t>
      </w:r>
    </w:p>
    <w:p w:rsidR="00457385" w:rsidRDefault="00457385" w:rsidP="00457385">
      <w:pPr>
        <w:pStyle w:val="Listenabsatz"/>
        <w:numPr>
          <w:ilvl w:val="0"/>
          <w:numId w:val="3"/>
        </w:numPr>
      </w:pPr>
      <w:r>
        <w:t>Meist gibt es ein Quartiersbüro, das zum einen die administrative Infrastruktur für das Quartiersmanagement bereitstellt, zum anderen aber auch Anlauf und Versammlungspunkt für Bürgerorganisationen sein kann.</w:t>
      </w:r>
    </w:p>
    <w:p w:rsidR="00457385" w:rsidRDefault="00457385" w:rsidP="00457385">
      <w:pPr>
        <w:pStyle w:val="Listenabsatz"/>
        <w:numPr>
          <w:ilvl w:val="0"/>
          <w:numId w:val="3"/>
        </w:numPr>
      </w:pPr>
      <w:r>
        <w:t>Ein wichtiger Bestandteil ist ein so genannter Quartiersfond, ein Fördertopf, aus dem kurzfristige und kleinteilige Maßnahmen im Stadtviertel finanziert werden können (Verschönerungsaktionen, Hoffeste, Spielplatzbau).</w:t>
      </w:r>
    </w:p>
    <w:p w:rsidR="00457385" w:rsidRDefault="00457385" w:rsidP="00457385">
      <w:pPr>
        <w:pStyle w:val="Listenabsatz"/>
        <w:numPr>
          <w:ilvl w:val="0"/>
          <w:numId w:val="3"/>
        </w:numPr>
      </w:pPr>
      <w:r>
        <w:t xml:space="preserve">Über die Verteilung dieser Gelder entscheidet meist eine Bürgerjury, zusammengesetzt aus Anwohnerinnen und Anwohnern unter Leitung des Beauftragten Quartiersmanagements“ </w:t>
      </w:r>
      <w:r>
        <w:fldChar w:fldCharType="begin"/>
      </w:r>
      <w:r>
        <w:instrText>ADDIN CITAVI.PLACEHOLDER 97564dbf-b6bc-41de-bc8b-946ed7a4c151 PFBsYWNlaG9sZGVyPg0KICA8QWRkSW5WZXJzaW9uPjQuMi4wLjExPC9BZGRJblZlcnNpb24+DQogIDxJZD45NzU2NGRiZi1iNmJjLTQxZGUtYmM4Yi05NDZlZDdhNGMxNTE8L0lkPg0KICA8RW50cmllcz4NCiAgICA8RW50cnk+DQogICAgICA8SWQ+NWIxMTljNjItMzAwMi00NzM3LTkwY2QtOGNjM2M1NDFlMDdiPC9JZD4NCiAgICAgIDxSZWZlcmVuY2VJZD5jZWQxNTQwMS0wNTFlLTRmNTYtYWI1NS03NWNhYTU4M2M4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VuZSAyMDE3KTwvVGV4dD4NCiAgICA8L1RleHRVbml0Pg0KICA8L1RleHRVbml0cz4NCjwvUGxhY2Vob2xkZXI+</w:instrText>
      </w:r>
      <w:r>
        <w:fldChar w:fldCharType="separate"/>
      </w:r>
      <w:bookmarkStart w:id="18" w:name="_CTVP00197564dbfb6bc41debc8b946ed7a4c151"/>
      <w:r>
        <w:t>(Geene 2017)</w:t>
      </w:r>
      <w:bookmarkEnd w:id="18"/>
      <w:r>
        <w:fldChar w:fldCharType="end"/>
      </w:r>
      <w:r>
        <w:t>.</w:t>
      </w:r>
    </w:p>
    <w:p w:rsidR="00457385" w:rsidRDefault="00457385" w:rsidP="00457385">
      <w:r>
        <w:t xml:space="preserve">Die Evaluation der Projekte im Rahmen des Programms </w:t>
      </w:r>
      <w:r w:rsidR="001E4760">
        <w:t>„</w:t>
      </w:r>
      <w:r w:rsidR="00480DE4">
        <w:t>S</w:t>
      </w:r>
      <w:r>
        <w:t>oziale Stadt</w:t>
      </w:r>
      <w:r w:rsidR="001E4760">
        <w:t>“</w:t>
      </w:r>
      <w:r>
        <w:t xml:space="preserve"> zeigen, dass die Verbesserung der Lebenssituation der Bewohner mit partizipativen Ansätzen möglich ist </w:t>
      </w:r>
      <w:r>
        <w:fldChar w:fldCharType="begin"/>
      </w:r>
      <w:r>
        <w:instrText>ADDIN CITAVI.PLACEHOLDER 80d6855a-bd6a-4d87-9c41-c97ae0462b4e PFBsYWNlaG9sZGVyPg0KICA8QWRkSW5WZXJzaW9uPjQuMi4wLjExPC9BZGRJblZlcnNpb24+DQogIDxJZD44MGQ2ODU1YS1iZDZhLTRkODctOWM0MS1jOTdhZTA0NjJiNGU8L0lkPg0KICA8RW50cmllcz4NCiAgICA8RW50cnk+DQogICAgICA8SWQ+OGM0ZDhiYzgtOGFhOC00NmY5LWJmZGYtNzFlMjgxYzgwNzkxPC9JZD4NCiAgICAgIDxSZWZlcmVuY2VJZD40MDc3ZmQ4Yi1lYjk3LTRmMWUtOGUyNC1jY2I0N2RiYTYyOGM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YWNrIHVuZCBFbHRnZXMgMjAwNSk8L1RleHQ+DQogICAgPC9UZXh0VW5pdD4NCiAgPC9UZXh0VW5pdHM+DQo8L1BsYWNlaG9sZGVyPg==</w:instrText>
      </w:r>
      <w:r>
        <w:fldChar w:fldCharType="separate"/>
      </w:r>
      <w:bookmarkStart w:id="19" w:name="_CTVP00180d6855abd6a4d879c41c97ae0462b4e"/>
      <w:r>
        <w:t>(Haack und Eltges 2005)</w:t>
      </w:r>
      <w:bookmarkEnd w:id="19"/>
      <w:r>
        <w:fldChar w:fldCharType="end"/>
      </w:r>
      <w:r>
        <w:t>. Die Beispiele zeigen auch, dass großen Schnittmengen zum Konzept „Gesunde Stadt“ existier</w:t>
      </w:r>
      <w:r w:rsidR="00A7141D">
        <w:t>en</w:t>
      </w:r>
      <w:r>
        <w:t xml:space="preserve">. Beide Konzepte </w:t>
      </w:r>
      <w:r w:rsidR="00A7141D">
        <w:t>basier</w:t>
      </w:r>
      <w:r>
        <w:t>e</w:t>
      </w:r>
      <w:r w:rsidR="00A7141D">
        <w:t>n auf dem</w:t>
      </w:r>
      <w:r w:rsidR="00480DE4">
        <w:t xml:space="preserve"> Gesundheitsbegriff der WHO</w:t>
      </w:r>
      <w:r w:rsidR="007B0438">
        <w:t>, demzufolge bedeutet Gesundheit nicht (nur) die Abwesenheit von Krankheit, sondern ein umfassendes physisches, psychisches und soziales Wohlbefinden</w:t>
      </w:r>
      <w:r w:rsidR="00480DE4">
        <w:t>.</w:t>
      </w:r>
    </w:p>
    <w:p w:rsidR="00457385" w:rsidRDefault="00457385" w:rsidP="00457385">
      <w:r>
        <w:t>Einig ist man sich darüber, dass die Wirksamkeit von gesundheitlichen Maßnahmen von dem Grad der Einbeziehu</w:t>
      </w:r>
      <w:r w:rsidR="00480DE4">
        <w:t>ng und Vernetzung der in einer L</w:t>
      </w:r>
      <w:r>
        <w:t>ebenswelt tätigen Akteure abhängt.</w:t>
      </w:r>
      <w:r w:rsidR="00480DE4">
        <w:t xml:space="preserve"> Hier</w:t>
      </w:r>
      <w:r>
        <w:t xml:space="preserve"> hat Selbsthilfe per se ihren angestammten Platz. </w:t>
      </w:r>
      <w:r w:rsidR="001E4760">
        <w:t xml:space="preserve">Die </w:t>
      </w:r>
      <w:r>
        <w:t xml:space="preserve">Ottawa Charta </w:t>
      </w:r>
      <w:r w:rsidR="001E4760">
        <w:t xml:space="preserve">bestätigt das durch folgende Formulierung: </w:t>
      </w:r>
      <w:r>
        <w:t xml:space="preserve">„Gesundheit wird von Menschen in ihrer alltäglichen Umwelt geschaffen und gelebt: dort, wo sie spielen, lernen, arbeiten und leben.“ </w:t>
      </w:r>
      <w:r>
        <w:fldChar w:fldCharType="begin"/>
      </w:r>
      <w:r w:rsidR="00FC4D5B">
        <w:instrText>ADDIN CITAVI.PLACEHOLDER 7b57f062-fa41-4408-861f-fc68899dbbbb PFBsYWNlaG9sZGVyPg0KICA8QWRkSW5WZXJzaW9uPjQuMi4wLjExPC9BZGRJblZlcnNpb24+DQogIDxJZD43YjU3ZjA2Mi1mYTQxLTQ0MDgtODYxZi1mYzY4ODk5ZGJiYmI8L0lkPg0KICA8RW50cmllcz4NCiAgICA8RW50cnk+DQogICAgICA8SWQ+OWM4YzdmMGItYzIzMC00NWUzLThkNzQtNjk0NDM1MWIyOWE3PC9JZD4NCiAgICAgIDxSZWZlcmVuY2VJZD5iNzk2ODE3Yi1lY2M1LTQ1YWUtYTM2NS00YzZkODYzMGZmZmQ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WJpYW4gZXQgYWwuIDIwMTcpPC9UZXh0Pg0KICAgIDwvVGV4dFVuaXQ+DQogIDwvVGV4dFVuaXRzPg0KPC9QbGFjZWhvbGRlcj4=</w:instrText>
      </w:r>
      <w:r>
        <w:fldChar w:fldCharType="separate"/>
      </w:r>
      <w:bookmarkStart w:id="20" w:name="_CTVP0017b57f062fa414408861ffc68899dbbbb"/>
      <w:r w:rsidR="00FC4D5B">
        <w:t>(Fabian et al. 2017)</w:t>
      </w:r>
      <w:bookmarkEnd w:id="20"/>
      <w:r>
        <w:fldChar w:fldCharType="end"/>
      </w:r>
      <w:r w:rsidR="00480DE4">
        <w:t>.</w:t>
      </w:r>
    </w:p>
    <w:p w:rsidR="00A7141D" w:rsidRDefault="00A7141D" w:rsidP="00457385"/>
    <w:p w:rsidR="001C1DB1" w:rsidRDefault="001C1DB1" w:rsidP="001C1DB1">
      <w:pPr>
        <w:pStyle w:val="berschrift2"/>
      </w:pPr>
      <w:bookmarkStart w:id="21" w:name="_Toc495310642"/>
      <w:r>
        <w:lastRenderedPageBreak/>
        <w:t>Gesunde Stadt</w:t>
      </w:r>
      <w:bookmarkEnd w:id="21"/>
    </w:p>
    <w:p w:rsidR="00E35F6A" w:rsidRDefault="00A82F6B" w:rsidP="001C1DB1">
      <w:r>
        <w:t xml:space="preserve">Das </w:t>
      </w:r>
      <w:r w:rsidR="00E35F6A">
        <w:t xml:space="preserve">„Gesunde Städte Programm“ </w:t>
      </w:r>
      <w:r w:rsidR="000160DA">
        <w:t>ist ein von der WHO initiierte</w:t>
      </w:r>
      <w:r w:rsidR="001E4760">
        <w:t>s</w:t>
      </w:r>
      <w:r>
        <w:t xml:space="preserve"> langfristiges, i</w:t>
      </w:r>
      <w:r w:rsidR="000160DA">
        <w:t>nternationales Programm, dass die Gesundheit und das Wohlergehen der Bürgerinnen und Bürger in den Mittelpunkt stellt. Die Mitglieder in diesem Programm erkennen die Determinanten der Gesundheit an und fördern partizipative</w:t>
      </w:r>
      <w:r w:rsidR="001E4760">
        <w:t xml:space="preserve"> -</w:t>
      </w:r>
      <w:r w:rsidR="000160DA">
        <w:t>die breite Bevölkerung inkludier</w:t>
      </w:r>
      <w:r>
        <w:t>ende</w:t>
      </w:r>
      <w:r w:rsidR="001E4760">
        <w:t>-</w:t>
      </w:r>
      <w:r w:rsidR="000160DA">
        <w:t xml:space="preserve"> Prozesse. In Deutschland existiert das </w:t>
      </w:r>
      <w:r w:rsidR="001E4760">
        <w:t>„</w:t>
      </w:r>
      <w:r>
        <w:t>G</w:t>
      </w:r>
      <w:r w:rsidR="000160DA">
        <w:t>esunde Städte</w:t>
      </w:r>
      <w:r>
        <w:t>-N</w:t>
      </w:r>
      <w:r w:rsidR="000160DA">
        <w:t>etzwerk</w:t>
      </w:r>
      <w:r w:rsidR="001E4760">
        <w:t>“</w:t>
      </w:r>
      <w:r w:rsidR="000160DA">
        <w:t xml:space="preserve"> der Bundesrepublik Deutschland</w:t>
      </w:r>
      <w:r>
        <w:t xml:space="preserve"> als Teil des WHO Programms.</w:t>
      </w:r>
      <w:r w:rsidR="000160DA">
        <w:t xml:space="preserve"> </w:t>
      </w:r>
      <w:r>
        <w:t>Das Netzwerk ist ein freiwilliger Zusammenschluss der beteiligten Mitgliederaus Wohnung</w:t>
      </w:r>
      <w:r w:rsidR="001C1DB1">
        <w:t>s</w:t>
      </w:r>
      <w:r>
        <w:t>bau, Umwelt- und Stadtentwicklungsplanung</w:t>
      </w:r>
      <w:r w:rsidR="001E4760">
        <w:t xml:space="preserve"> sowie</w:t>
      </w:r>
      <w:r>
        <w:t xml:space="preserve"> Gesundheits- und Sozialwesen. Ebenso </w:t>
      </w:r>
      <w:r w:rsidR="001C1DB1">
        <w:t xml:space="preserve">angesprochen </w:t>
      </w:r>
      <w:r>
        <w:t xml:space="preserve">sind Vertreter der Gesundheitsinitiativen und Selbsthilfegruppen. </w:t>
      </w:r>
      <w:r w:rsidR="000160DA">
        <w:t xml:space="preserve">Mitglieder sind Städte, </w:t>
      </w:r>
      <w:r w:rsidR="001C1DB1">
        <w:t>Ge</w:t>
      </w:r>
      <w:r w:rsidR="000160DA">
        <w:t xml:space="preserve">meinden, Stadtverwaltungen, Kreisverwaltungen, Gesundheitsämter, Bezirksämter, </w:t>
      </w:r>
      <w:r w:rsidR="001C1DB1">
        <w:t xml:space="preserve">wenige </w:t>
      </w:r>
      <w:r w:rsidR="00A77BC0">
        <w:t xml:space="preserve">gesundheitsbezogene </w:t>
      </w:r>
      <w:r w:rsidR="000160DA">
        <w:t>Selbsthilfeorganisationen</w:t>
      </w:r>
      <w:r w:rsidR="001C1DB1">
        <w:t xml:space="preserve"> bzw. Selbsthilfegruppen und einige </w:t>
      </w:r>
      <w:r w:rsidR="000160DA">
        <w:t>Selbsthilfekontaktstellen</w:t>
      </w:r>
      <w:r w:rsidR="001C1DB1">
        <w:t xml:space="preserve">. Die Mitgliederversammlungen finden jährlich statt, Gesunde Städte Symposien </w:t>
      </w:r>
      <w:r w:rsidR="00A7141D">
        <w:t xml:space="preserve">werden </w:t>
      </w:r>
      <w:r w:rsidR="001C1DB1">
        <w:t xml:space="preserve">alle zwei Jahre </w:t>
      </w:r>
      <w:r w:rsidR="00A7141D">
        <w:t xml:space="preserve">durchgeführt </w:t>
      </w:r>
      <w:r w:rsidR="001C1DB1">
        <w:t>(</w:t>
      </w:r>
      <w:hyperlink r:id="rId12" w:history="1">
        <w:r w:rsidR="001C1DB1" w:rsidRPr="00CF2C10">
          <w:rPr>
            <w:rStyle w:val="Hyperlink"/>
          </w:rPr>
          <w:t>www.gesunde-staedte-netzwerk.de</w:t>
        </w:r>
      </w:hyperlink>
      <w:r w:rsidR="001C1DB1">
        <w:t>)</w:t>
      </w:r>
      <w:r w:rsidR="00672082">
        <w:t>.</w:t>
      </w:r>
    </w:p>
    <w:p w:rsidR="00A7141D" w:rsidRDefault="00A7141D" w:rsidP="001C1DB1"/>
    <w:p w:rsidR="00D7569B" w:rsidRPr="009F3E28" w:rsidRDefault="00D7569B" w:rsidP="00D7569B">
      <w:pPr>
        <w:pStyle w:val="berschrift3"/>
        <w:rPr>
          <w:sz w:val="24"/>
        </w:rPr>
      </w:pPr>
      <w:bookmarkStart w:id="22" w:name="_Toc495310643"/>
      <w:r w:rsidRPr="009F3E28">
        <w:rPr>
          <w:sz w:val="24"/>
        </w:rPr>
        <w:t>Der Setting</w:t>
      </w:r>
      <w:r w:rsidR="001E4760">
        <w:rPr>
          <w:sz w:val="24"/>
        </w:rPr>
        <w:t xml:space="preserve"> A</w:t>
      </w:r>
      <w:r w:rsidRPr="009F3E28">
        <w:rPr>
          <w:sz w:val="24"/>
        </w:rPr>
        <w:t>nsatz</w:t>
      </w:r>
      <w:bookmarkEnd w:id="22"/>
    </w:p>
    <w:p w:rsidR="00107A07" w:rsidRDefault="00D7569B" w:rsidP="00D7569B">
      <w:r>
        <w:t xml:space="preserve">Weitere kommunale Ansätze der Gesundheitsförderung finden unter dem sogenannten „Setting Ansatz“ statt. Die Förderung </w:t>
      </w:r>
      <w:r w:rsidR="001E4760">
        <w:t xml:space="preserve">des </w:t>
      </w:r>
      <w:r>
        <w:t>gesunden Setting</w:t>
      </w:r>
      <w:r w:rsidR="001E4760">
        <w:t>s</w:t>
      </w:r>
      <w:r>
        <w:t xml:space="preserve"> „Lebenswelt von Menschen</w:t>
      </w:r>
      <w:r w:rsidR="00672082">
        <w:t>“</w:t>
      </w:r>
      <w:r>
        <w:t xml:space="preserve"> zeigt sich auch in dem Präventionsgesetz SGB V eingefügten § 20 a, der dort Lebenswelt definiert als „für die Gesundheit bedeutsame, abgrenzbare soziale Systeme“. Im Setting Lebenswelt/Quartier/Stadtteil </w:t>
      </w:r>
      <w:r w:rsidR="001E4760">
        <w:t xml:space="preserve">ist </w:t>
      </w:r>
      <w:r>
        <w:t>das Ziel strukturell nachhaltige Bedingung</w:t>
      </w:r>
      <w:r w:rsidR="00672082">
        <w:t>en</w:t>
      </w:r>
      <w:r>
        <w:t xml:space="preserve"> für </w:t>
      </w:r>
      <w:r w:rsidR="00983845">
        <w:t xml:space="preserve">ein </w:t>
      </w:r>
      <w:r>
        <w:t>gesunde</w:t>
      </w:r>
      <w:r w:rsidR="00983845">
        <w:t>s</w:t>
      </w:r>
      <w:r>
        <w:t xml:space="preserve"> Leben zu schaffen. </w:t>
      </w:r>
    </w:p>
    <w:p w:rsidR="00107A07" w:rsidRDefault="00107A07" w:rsidP="00107A07">
      <w:r>
        <w:t>Der Ansatz gilt in der Gesundheitsförderung als Schlüsselstrategie zur Umsetzung der Prinzipien der Ottawa Chart</w:t>
      </w:r>
      <w:r w:rsidR="001E4760">
        <w:t>a</w:t>
      </w:r>
      <w:r>
        <w:t>, deren Augenmerk auf gesundheitsfördernde</w:t>
      </w:r>
      <w:r w:rsidR="001E4760">
        <w:t>m</w:t>
      </w:r>
      <w:r>
        <w:t xml:space="preserve"> Handeln in den Sozialsystemen (Schule, Quartier, Verein etc.) liegt. Neben dem Individuum und der Bevölkerung gelten auch räumliche und soziale Strukturen als Ziele gesundheitsfördernde</w:t>
      </w:r>
      <w:r w:rsidR="001E4760">
        <w:t>r</w:t>
      </w:r>
      <w:r>
        <w:t xml:space="preserve"> Maßnahmen. Mit dem </w:t>
      </w:r>
      <w:r w:rsidR="001E4760">
        <w:t>„</w:t>
      </w:r>
      <w:r>
        <w:t>Setting Ansatz</w:t>
      </w:r>
      <w:r w:rsidR="001E4760">
        <w:t>“</w:t>
      </w:r>
      <w:r>
        <w:t xml:space="preserve"> soll Gesundheit kein abstraktes Ziel mehr sein, sondern im Alltag der Menschen </w:t>
      </w:r>
      <w:r w:rsidR="001E4760">
        <w:t>geschaffen</w:t>
      </w:r>
      <w:r>
        <w:t xml:space="preserve"> und aufrechterhalten werden. Kompetenzstärkung, Strukturentwicklung und Partizipation sind zentrale Elemente des </w:t>
      </w:r>
      <w:r w:rsidR="001E4760">
        <w:t>„</w:t>
      </w:r>
      <w:r>
        <w:t>Setting Ansatzes</w:t>
      </w:r>
      <w:r w:rsidR="001E4760">
        <w:t>“</w:t>
      </w:r>
      <w:r>
        <w:t>.</w:t>
      </w:r>
    </w:p>
    <w:p w:rsidR="00D7569B" w:rsidRDefault="00D7569B" w:rsidP="00D7569B">
      <w:r>
        <w:t xml:space="preserve">Kommunale </w:t>
      </w:r>
      <w:r w:rsidR="001E4760">
        <w:t>„</w:t>
      </w:r>
      <w:r>
        <w:t>Setting</w:t>
      </w:r>
      <w:r w:rsidR="001E4760">
        <w:t xml:space="preserve"> A</w:t>
      </w:r>
      <w:r>
        <w:t>nsätze</w:t>
      </w:r>
      <w:r w:rsidR="001E4760">
        <w:t>“</w:t>
      </w:r>
      <w:r>
        <w:t xml:space="preserve">, die über die Lebensspanne Gesundheitsförderung und Prävention systematisch entwickeln und dauerhaft etablieren wollen, werden Präventionsketten genannt. Solche kommunalen Konzepte werden ebenfalls mit zentralen Akteursgruppen </w:t>
      </w:r>
      <w:r w:rsidR="00A7141D">
        <w:t xml:space="preserve">im Quartier </w:t>
      </w:r>
      <w:r>
        <w:t>entwickelt</w:t>
      </w:r>
      <w:r w:rsidR="00672082">
        <w:t xml:space="preserve"> und sind bisher vorwiegend auf Kinder und Jugendliche ausgerichtet</w:t>
      </w:r>
      <w:r w:rsidR="001E4760">
        <w:t>.</w:t>
      </w:r>
      <w:r w:rsidR="00672082">
        <w:t xml:space="preserve"> </w:t>
      </w:r>
      <w:r w:rsidR="001E4760">
        <w:t>D</w:t>
      </w:r>
      <w:r w:rsidR="00672082">
        <w:t xml:space="preserve">ie ältere Bevölkerung wird dabei </w:t>
      </w:r>
      <w:r w:rsidR="00A7141D">
        <w:t>weniger</w:t>
      </w:r>
      <w:r w:rsidR="00672082">
        <w:t xml:space="preserve"> in den Blick genommen</w:t>
      </w:r>
      <w:r>
        <w:t>. Allerdings ist oft unklar, wer</w:t>
      </w:r>
      <w:r w:rsidR="00635E2B">
        <w:t>,</w:t>
      </w:r>
      <w:r>
        <w:t xml:space="preserve"> wie und wozu an der Stadtentwicklung bzw. Quartiersentwicklung beteiligt wird </w:t>
      </w:r>
      <w:r>
        <w:fldChar w:fldCharType="begin"/>
      </w:r>
      <w:r>
        <w:instrText>ADDIN CITAVI.PLACEHOLDER 9e2bfd60-6f41-4ea4-976a-c5fbb0e9cf38 PFBsYWNlaG9sZGVyPg0KICA8QWRkSW5WZXJzaW9uPjQuMi4wLjExPC9BZGRJblZlcnNpb24+DQogIDxJZD45ZTJiZmQ2MC02ZjQxLTRlYTQtOTc2YS1jNWZiYjBlOWNmMzg8L0lkPg0KICA8RW50cmllcz4NCiAgICA8RW50cnk+DQogICAgICA8SWQ+NTYxZGQ5MWMtMTk0NS00Y2U0LTgwMjgtNGFiMzVjMDZhM2JhPC9JZD4NCiAgICAgIDxSZWZlcmVuY2VJZD40YjYxNmRkNi1kMDhkLTRhZTktYmNmOC04YmEyODJjZmVkOWY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pHIgdW5kIFNjaGFlZmVyIDIwMTYpPC9UZXh0Pg0KICAgIDwvVGV4dFVuaXQ+DQogIDwvVGV4dFVuaXRzPg0KPC9QbGFjZWhvbGRlcj4=</w:instrText>
      </w:r>
      <w:r>
        <w:fldChar w:fldCharType="separate"/>
      </w:r>
      <w:bookmarkStart w:id="23" w:name="_CTVP0019e2bfd606f414ea4976ac5fbb0e9cf38"/>
      <w:r>
        <w:t>(Bär und Schaefer 2016)</w:t>
      </w:r>
      <w:bookmarkEnd w:id="23"/>
      <w:r>
        <w:fldChar w:fldCharType="end"/>
      </w:r>
      <w:r w:rsidR="00480243">
        <w:t>.</w:t>
      </w:r>
    </w:p>
    <w:p w:rsidR="003A4D72" w:rsidRDefault="003A4D72" w:rsidP="00D7569B"/>
    <w:p w:rsidR="009410C4" w:rsidRDefault="009410C4">
      <w:pPr>
        <w:rPr>
          <w:rFonts w:asciiTheme="majorHAnsi" w:eastAsiaTheme="majorEastAsia" w:hAnsiTheme="majorHAnsi" w:cstheme="majorBidi"/>
          <w:b/>
          <w:bCs/>
          <w:color w:val="4F81BD" w:themeColor="accent1"/>
          <w:sz w:val="26"/>
          <w:szCs w:val="26"/>
        </w:rPr>
      </w:pPr>
      <w:r>
        <w:br w:type="page"/>
      </w:r>
    </w:p>
    <w:p w:rsidR="004035D7" w:rsidRDefault="004035D7" w:rsidP="004035D7">
      <w:pPr>
        <w:pStyle w:val="berschrift2"/>
      </w:pPr>
      <w:bookmarkStart w:id="24" w:name="_Toc495310644"/>
      <w:r>
        <w:lastRenderedPageBreak/>
        <w:t>Altersfreundliche Stadt</w:t>
      </w:r>
      <w:bookmarkEnd w:id="24"/>
    </w:p>
    <w:p w:rsidR="004035D7" w:rsidRDefault="004035D7" w:rsidP="004035D7">
      <w:r>
        <w:t>Grundsätzlich ist hier die WHO Kampagne „Global Age Friendly Cities“ zu nennen. In der Kampagne geht es darum, dass die älter werdende Gesellschaft in der Stadt</w:t>
      </w:r>
      <w:r w:rsidR="00635E2B">
        <w:t>, auch</w:t>
      </w:r>
      <w:r>
        <w:t xml:space="preserve"> bei funktionaler Beeinträchtigung</w:t>
      </w:r>
      <w:r w:rsidR="00635E2B">
        <w:t>,</w:t>
      </w:r>
      <w:r>
        <w:t xml:space="preserve"> ihre Autonomie erhalten kann, in ihrer gewohnten Umgebung weiterleben kann und ihr Wohlbefinden bzw. ihre (funktionale) Gesundheit fördert. </w:t>
      </w:r>
    </w:p>
    <w:p w:rsidR="004035D7" w:rsidRDefault="004035D7" w:rsidP="004035D7">
      <w:r>
        <w:t>Dies ist ein sehr wichtiger Aspekt, wenn man bedenkt</w:t>
      </w:r>
      <w:r w:rsidR="0069070B">
        <w:t>,</w:t>
      </w:r>
      <w:r>
        <w:t xml:space="preserve"> dass 85 % der Bevölkerung in Städten lebt, </w:t>
      </w:r>
      <w:r w:rsidR="00635E2B">
        <w:t xml:space="preserve">in denen es vorwiegend „Ein-Personen-Haushalte“ gibt. </w:t>
      </w:r>
      <w:r w:rsidR="007B0438">
        <w:t xml:space="preserve">Mit zunehmendem Alter wird der Aktionsradius älterer, sozial benachteiligter Menschen mit Pflegebedarf immer kleiner und die Aktivitäten der Menschen konzentrieren sich </w:t>
      </w:r>
      <w:r w:rsidR="00635E2B">
        <w:t xml:space="preserve">auf das </w:t>
      </w:r>
      <w:r w:rsidR="007B0438">
        <w:t xml:space="preserve">Umfeld ihrer Wohnung </w:t>
      </w:r>
      <w:r w:rsidR="007B0438">
        <w:fldChar w:fldCharType="begin"/>
      </w:r>
      <w:r w:rsidR="007B0438">
        <w:instrText>ADDIN CITAVI.PLACEHOLDER 6c128904-c520-44a3-a5b8-8a7dff4be32a PFBsYWNlaG9sZGVyPg0KICA8QWRkSW5WZXJzaW9uPjQuMi4wLjExPC9BZGRJblZlcnNpb24+DQogIDxJZD42YzEyODkwNC1jNTIwLTQ0YTMtYTViOC04YTdkZmY0YmUzMmE8L0lkPg0KICA8RW50cmllcz4NCiAgICA8RW50cnk+DQogICAgICA8SWQ+ZWY5NjBiNzUtMThiZi00MjhlLTlmN2QtZWY1ZmJiZWQ2NjQ4PC9JZD4NCiAgICAgIDxSZWZlcmVuY2VJZD4wYmVjNGFkMy0xZGY1LTQwMmYtOTE4OC0yM2RmNzQxM2VlNz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sdGVyIDIwMTcpPC9UZXh0Pg0KICAgIDwvVGV4dFVuaXQ+DQogIDwvVGV4dFVuaXRzPg0KPC9QbGFjZWhvbGRlcj4=</w:instrText>
      </w:r>
      <w:r w:rsidR="007B0438">
        <w:fldChar w:fldCharType="separate"/>
      </w:r>
      <w:bookmarkStart w:id="25" w:name="_CTVP0016c128904c52044a3a5b88a7dff4be32a"/>
      <w:r w:rsidR="007B0438">
        <w:t>(Wolter 2017)</w:t>
      </w:r>
      <w:bookmarkEnd w:id="25"/>
      <w:r w:rsidR="007B0438">
        <w:fldChar w:fldCharType="end"/>
      </w:r>
      <w:r w:rsidR="007B0438">
        <w:t>.</w:t>
      </w:r>
    </w:p>
    <w:p w:rsidR="004035D7" w:rsidRDefault="004035D7" w:rsidP="004035D7">
      <w:r>
        <w:t xml:space="preserve">Die WHO hat Kriterien für eine altersfreundliche Stadt definiert. Neben </w:t>
      </w:r>
      <w:r w:rsidR="00635E2B">
        <w:t>Mobilitätsaspekten, Infrastruktur</w:t>
      </w:r>
      <w:r>
        <w:t xml:space="preserve"> und Grünflächen sollte eine altersfreundliche Stadt die aktive Teilhabe im städtischen Leben fördern </w:t>
      </w:r>
      <w:r w:rsidR="00635E2B">
        <w:t xml:space="preserve">sowie </w:t>
      </w:r>
      <w:r>
        <w:t>individuelle Entscheidungen der älteren Menschen respektieren. Zwei Kriterien sind besonders für die Selbsthilfe interessant</w:t>
      </w:r>
      <w:r w:rsidR="00635E2B">
        <w:t>:</w:t>
      </w:r>
    </w:p>
    <w:p w:rsidR="004035D7" w:rsidRDefault="004035D7" w:rsidP="004035D7">
      <w:pPr>
        <w:pStyle w:val="Listenabsatz"/>
        <w:numPr>
          <w:ilvl w:val="0"/>
          <w:numId w:val="7"/>
        </w:numPr>
      </w:pPr>
      <w:r>
        <w:t>Etablierung informeller und formeller Netzwerke im Quartier, um hilfsbedürftigen älteren Menschen zur Seite zu stehen und</w:t>
      </w:r>
    </w:p>
    <w:p w:rsidR="004035D7" w:rsidRDefault="004035D7" w:rsidP="004035D7">
      <w:pPr>
        <w:pStyle w:val="Listenabsatz"/>
        <w:numPr>
          <w:ilvl w:val="0"/>
          <w:numId w:val="7"/>
        </w:numPr>
      </w:pPr>
      <w:r>
        <w:t xml:space="preserve">intersektorale Ansätze, die Organisationen beinhalten, die sich als Anwälte um die Belange von alten Menschen kümmern </w:t>
      </w:r>
      <w:r>
        <w:fldChar w:fldCharType="begin"/>
      </w:r>
      <w:r>
        <w:instrText>ADDIN CITAVI.PLACEHOLDER 60fb6a35-ac57-4265-97a9-90bb130eba97 PFBsYWNlaG9sZGVyPg0KICA8QWRkSW5WZXJzaW9uPjQuMi4wLjExPC9BZGRJblZlcnNpb24+DQogIDxJZD42MGZiNmEzNS1hYzU3LTQyNjUtOTdhOS05MGJiMTMwZWJhOTc8L0lkPg0KICA8RW50cmllcz4NCiAgICA8RW50cnk+DQogICAgICA8SWQ+MGMyNzFjNGQtYjI0OC00OWNmLWFiNzgtODExOGNhNzczNTQ5PC9JZD4NCiAgICAgIDxSZWZlcmVuY2VJZD41MTUzYmI4OS0zZmNlLTQ1YjItYTJkMy02MmM3ZTNhNTQ2Zj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aWNodCBldCBhbC4pPC9UZXh0Pg0KICAgIDwvVGV4dFVuaXQ+DQogIDwvVGV4dFVuaXRzPg0KPC9QbGFjZWhvbGRlcj4=</w:instrText>
      </w:r>
      <w:r>
        <w:fldChar w:fldCharType="separate"/>
      </w:r>
      <w:bookmarkStart w:id="26" w:name="_CTVP00160fb6a35ac57426597a990bb130eba97"/>
      <w:r>
        <w:t>(Schlicht et al.)</w:t>
      </w:r>
      <w:bookmarkEnd w:id="26"/>
      <w:r>
        <w:fldChar w:fldCharType="end"/>
      </w:r>
      <w:r w:rsidR="0069070B">
        <w:t>.</w:t>
      </w:r>
      <w:r>
        <w:t xml:space="preserve"> </w:t>
      </w:r>
    </w:p>
    <w:p w:rsidR="004035D7" w:rsidRDefault="007647A7" w:rsidP="004035D7">
      <w:r>
        <w:t>Der Stadtteil bietet sich als Setting der Gesundheitsförderung im Alter an, weil sich der Aktionsradius mit zunehmendem Alter, abnehmender Gesundheit und Mobilität immer stärker auf die Wohnumgebung und das eigene Quartier konzentriert, in dem Alltagswege beschritten, Besorgungen gemacht, soziale Kontakte geknüpft und gepflegt werden, zumal die meisten älteren Menschen selbst bei gesundheitlichen Einschränkungen so lange wie möglich in der gewohnten Umgebung leben möchten</w:t>
      </w:r>
      <w:r w:rsidR="0019728E">
        <w:t xml:space="preserve"> </w:t>
      </w:r>
      <w:r w:rsidR="0019728E">
        <w:fldChar w:fldCharType="begin"/>
      </w:r>
      <w:r w:rsidR="0019728E">
        <w:instrText>ADDIN CITAVI.PLACEHOLDER a36e0e3a-d7d9-470f-ac6d-1fc26df1623d PFBsYWNlaG9sZGVyPg0KICA8QWRkSW5WZXJzaW9uPjQuMi4wLjExPC9BZGRJblZlcnNpb24+DQogIDxJZD5hMzZlMGUzYS1kN2Q5LTQ3MGYtYWM2ZC0xZmMyNmRmMTYyM2Q8L0lkPg0KICA8RW50cmllcz4NCiAgICA8RW50cnk+DQogICAgICA8SWQ+NzIwOTZhM2MtN2ZiNC00ZWJhLTkwYTMtYzYwMWQzNWVjMzA3PC9JZD4NCiAgICAgIDxSZWZlcmVuY2VJZD4xMjg1NzJkZi1iY2NjLTQyNGMtYjM1MS01Yzc5MzcwOWU2ODk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sYXVtYW5uIGV0IGFsLiAyMDE1KTwvVGV4dD4NCiAgICA8L1RleHRVbml0Pg0KICA8L1RleHRVbml0cz4NCjwvUGxhY2Vob2xkZXI+</w:instrText>
      </w:r>
      <w:r w:rsidR="0019728E">
        <w:fldChar w:fldCharType="separate"/>
      </w:r>
      <w:bookmarkStart w:id="27" w:name="_CTVP001a36e0e3ad7d9470fac6d1fc26df1623d"/>
      <w:r w:rsidR="0019728E">
        <w:t>(Plaumann et al. 2015)</w:t>
      </w:r>
      <w:bookmarkEnd w:id="27"/>
      <w:r w:rsidR="0019728E">
        <w:fldChar w:fldCharType="end"/>
      </w:r>
      <w:r w:rsidR="0069070B">
        <w:t>.</w:t>
      </w:r>
    </w:p>
    <w:p w:rsidR="0069070B" w:rsidRDefault="0069070B" w:rsidP="004035D7"/>
    <w:p w:rsidR="0088372B" w:rsidRDefault="0088372B" w:rsidP="0088372B">
      <w:pPr>
        <w:pStyle w:val="berschrift2"/>
      </w:pPr>
      <w:bookmarkStart w:id="28" w:name="_Toc495310645"/>
      <w:r>
        <w:t>Gesundheitsregionen</w:t>
      </w:r>
      <w:bookmarkEnd w:id="28"/>
    </w:p>
    <w:p w:rsidR="003F0202" w:rsidRDefault="003F0202" w:rsidP="003F0202">
      <w:r>
        <w:t xml:space="preserve">Mit der Initiative </w:t>
      </w:r>
      <w:r w:rsidR="00635E2B">
        <w:t>„</w:t>
      </w:r>
      <w:r>
        <w:t>Gesundheitsregion</w:t>
      </w:r>
      <w:r w:rsidR="00635E2B">
        <w:t>en</w:t>
      </w:r>
      <w:r>
        <w:t xml:space="preserve"> der Zukunft</w:t>
      </w:r>
      <w:r w:rsidR="00635E2B">
        <w:t>“</w:t>
      </w:r>
      <w:r>
        <w:t xml:space="preserve"> fördert das Bundesministerium für Bildung und Forschung seit 2009 den Aufbau von Netzwerken, mit deren Hilfe medizinische Versorgung verbessert und Innovationspotenziale genutzt werden. Zu den Teilnehm</w:t>
      </w:r>
      <w:r w:rsidR="00480243">
        <w:t>enden</w:t>
      </w:r>
      <w:r>
        <w:t xml:space="preserve"> aus Wissenschaft und Praxis gehören Ärzte, Krankenhäuser, Patientenverbände und Hersteller von Medizintechnik und in </w:t>
      </w:r>
      <w:r w:rsidR="00635E2B">
        <w:t xml:space="preserve">einigen </w:t>
      </w:r>
      <w:r>
        <w:t xml:space="preserve">Projekten auch Selbsthilfekontaktstellen, </w:t>
      </w:r>
      <w:r w:rsidR="00A77BC0">
        <w:t xml:space="preserve">gesundheitsbezogene </w:t>
      </w:r>
      <w:r>
        <w:t>Selbsthilfeorganisationen und Selbsthilfegruppen.</w:t>
      </w:r>
    </w:p>
    <w:p w:rsidR="003F0202" w:rsidRDefault="003F0202" w:rsidP="003F0202">
      <w:r>
        <w:t xml:space="preserve">Mittlerweile </w:t>
      </w:r>
      <w:r w:rsidR="00CC5F49">
        <w:t>haben v</w:t>
      </w:r>
      <w:r w:rsidRPr="00A350E4">
        <w:t xml:space="preserve">erschiedene </w:t>
      </w:r>
      <w:r>
        <w:t>Bundesl</w:t>
      </w:r>
      <w:r w:rsidRPr="00A350E4">
        <w:t>änder das Projekt „Gesundheitsregionen“ ins Leben gerufen</w:t>
      </w:r>
      <w:r w:rsidR="00635E2B">
        <w:t>, um</w:t>
      </w:r>
      <w:r w:rsidRPr="00A350E4">
        <w:t xml:space="preserve"> Landkreise und kreisfreie Städte bei der Gestaltung des regionalen Gesundheitswesens </w:t>
      </w:r>
      <w:r>
        <w:t xml:space="preserve">zu </w:t>
      </w:r>
      <w:r w:rsidRPr="00A350E4">
        <w:t xml:space="preserve">unterstützen. So fördert in Niedersachsen </w:t>
      </w:r>
      <w:r w:rsidR="00635E2B" w:rsidRPr="00A350E4">
        <w:t xml:space="preserve">die Landesregierung gemeinsam mit der AOK Niedersachsen, der kassenärztlichen Vereinigung Niedersachsen, den Ersatzkassen sowie dem BKK Landesverband </w:t>
      </w:r>
      <w:r w:rsidRPr="00A350E4">
        <w:t xml:space="preserve">2014-2017 die Entwicklung von kommunalen Strukturen und innovativen Projekten, die eine bedarfsgerechte und möglichst </w:t>
      </w:r>
      <w:r w:rsidR="0069070B">
        <w:t>w</w:t>
      </w:r>
      <w:r w:rsidRPr="00A350E4">
        <w:t>ohn</w:t>
      </w:r>
      <w:r>
        <w:t>ortn</w:t>
      </w:r>
      <w:r w:rsidRPr="00A350E4">
        <w:t>ahe Gesundheitsversorgung zum Ziel hab</w:t>
      </w:r>
      <w:r w:rsidR="00CC5F49">
        <w:t xml:space="preserve">en. Hier </w:t>
      </w:r>
      <w:r w:rsidR="00CC5F49">
        <w:lastRenderedPageBreak/>
        <w:t>wird eine intensive t</w:t>
      </w:r>
      <w:r w:rsidRPr="00A350E4">
        <w:t>räger</w:t>
      </w:r>
      <w:r w:rsidR="00CC5F49">
        <w:t>- und s</w:t>
      </w:r>
      <w:r w:rsidRPr="00A350E4">
        <w:t>ektorenübergreifende Kooperation und Vernetzung der Akteurinnen und Akteure des Gesundheitswesens vor Ort sowie aus anderen Bereichen der regionalen Daseinsvorsorge angeregt</w:t>
      </w:r>
      <w:r>
        <w:t>. D</w:t>
      </w:r>
      <w:r w:rsidRPr="00A350E4">
        <w:t xml:space="preserve">ie Förderung wird ab dem Jahr 2018 fortgesetzt. </w:t>
      </w:r>
      <w:r w:rsidR="003A46E9">
        <w:t xml:space="preserve">Derzeit </w:t>
      </w:r>
      <w:r w:rsidRPr="00A350E4">
        <w:t>gibt es 35 Gesundheitsregionen</w:t>
      </w:r>
      <w:r w:rsidR="00CC5F49">
        <w:t xml:space="preserve"> in Niedersachsen </w:t>
      </w:r>
      <w:r w:rsidR="008D36E1">
        <w:fldChar w:fldCharType="begin"/>
      </w:r>
      <w:r w:rsidR="008D36E1">
        <w:instrText>ADDIN CITAVI.PLACEHOLDER d4608eae-6241-4bdf-90f1-93e1b9a38560 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HMuIE1pbmlzdGVyaXVtIGbDvHIgU296aWFsZXMsIEdlc3VuZGhlaXQgdW5kIEdsZWljaHN0ZWxsdW5nIDIwMTQpPC9UZXh0Pg0KICAgIDwvVGV4dFVuaXQ+DQogIDwvVGV4dFVuaXRzPg0KPC9QbGFjZWhvbGRlcj4=</w:instrText>
      </w:r>
      <w:r w:rsidR="008D36E1">
        <w:fldChar w:fldCharType="separate"/>
      </w:r>
      <w:bookmarkStart w:id="29" w:name="_CTVP001d4608eae62414bdf90f193e1b9a38560"/>
      <w:r w:rsidR="008D36E1">
        <w:t>(Nds. Ministerium für Soziales, Gesundheit und Gleichstellung 2014)</w:t>
      </w:r>
      <w:bookmarkEnd w:id="29"/>
      <w:r w:rsidR="008D36E1">
        <w:fldChar w:fldCharType="end"/>
      </w:r>
      <w:r w:rsidRPr="0069070B">
        <w:t>.</w:t>
      </w:r>
    </w:p>
    <w:p w:rsidR="003F0202" w:rsidRDefault="003A46E9" w:rsidP="003F0202">
      <w:r>
        <w:t>Ü</w:t>
      </w:r>
      <w:r w:rsidRPr="00CC5F49">
        <w:t>ber einen Zeitraum</w:t>
      </w:r>
      <w:r w:rsidRPr="00A350E4">
        <w:t xml:space="preserve"> von fünf Jahren </w:t>
      </w:r>
      <w:r w:rsidRPr="00CC5F49">
        <w:t xml:space="preserve">unterstützt </w:t>
      </w:r>
      <w:r>
        <w:t xml:space="preserve">das </w:t>
      </w:r>
      <w:r w:rsidR="003F0202" w:rsidRPr="00CC5F49">
        <w:t xml:space="preserve">Förderprogramm </w:t>
      </w:r>
      <w:r w:rsidR="00CC5F49" w:rsidRPr="00CC5F49">
        <w:t>„</w:t>
      </w:r>
      <w:r w:rsidR="003F0202" w:rsidRPr="00CC5F49">
        <w:t>Gesundheitsregionen plus</w:t>
      </w:r>
      <w:r w:rsidR="00CC5F49" w:rsidRPr="00CC5F49">
        <w:t>“</w:t>
      </w:r>
      <w:r w:rsidR="003F0202" w:rsidRPr="00CC5F49">
        <w:t xml:space="preserve"> des bayerischen Staatsministeriums für Gesundheit und Pflege </w:t>
      </w:r>
      <w:r w:rsidR="003F0202" w:rsidRPr="00A350E4">
        <w:t>regionale Netzwerkstrukturen</w:t>
      </w:r>
      <w:r w:rsidR="003F0202">
        <w:t>,</w:t>
      </w:r>
      <w:r w:rsidR="003F0202" w:rsidRPr="00A350E4">
        <w:t xml:space="preserve"> deren </w:t>
      </w:r>
      <w:r w:rsidR="005A64F3" w:rsidRPr="00A350E4">
        <w:t>Aufbau</w:t>
      </w:r>
      <w:r w:rsidR="005A64F3">
        <w:t>,</w:t>
      </w:r>
      <w:r w:rsidR="005A64F3" w:rsidRPr="00A350E4">
        <w:t xml:space="preserve"> Weiterentwicklung</w:t>
      </w:r>
      <w:r w:rsidR="003F0202" w:rsidRPr="00A350E4">
        <w:t xml:space="preserve"> und Verstetigung. </w:t>
      </w:r>
      <w:r w:rsidR="003F0202">
        <w:t xml:space="preserve">Seit dem Jahr 2015 wurden in Bayern 33 </w:t>
      </w:r>
      <w:r>
        <w:t>„</w:t>
      </w:r>
      <w:r w:rsidR="003F0202">
        <w:t>Gesundheitsregionen plus</w:t>
      </w:r>
      <w:r>
        <w:t>“</w:t>
      </w:r>
      <w:r w:rsidR="003F0202">
        <w:t xml:space="preserve"> etabliert</w:t>
      </w:r>
      <w:r w:rsidR="008D36E1">
        <w:t xml:space="preserve"> </w:t>
      </w:r>
      <w:r w:rsidR="003A4D72">
        <w:fldChar w:fldCharType="begin"/>
      </w:r>
      <w:r w:rsidR="003A4D72">
        <w:instrText>ADDIN CITAVI.PLACEHOLDER 76c1547a-1739-4702-ac74-4e83fd168177 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llcmlzY2hlIFN0YWF0c21pbmlzdGVyaXVtIGbDvHIgR2VzdW5kaGVpdCB1bmQgUGZsZWdlIDIwMTYpPC9UZXh0Pg0KICAgIDwvVGV4dFVuaXQ+DQogIDwvVGV4dFVuaXRzPg0KPC9QbGFjZWhvbGRlcj4=</w:instrText>
      </w:r>
      <w:r w:rsidR="003A4D72">
        <w:fldChar w:fldCharType="separate"/>
      </w:r>
      <w:bookmarkStart w:id="30" w:name="_CTVP00176c1547a17394702ac744e83fd168177"/>
      <w:r w:rsidR="003A4D72">
        <w:t>(bayerische Staatsministerium für Gesundheit und Pflege 2016)</w:t>
      </w:r>
      <w:bookmarkEnd w:id="30"/>
      <w:r w:rsidR="003A4D72">
        <w:fldChar w:fldCharType="end"/>
      </w:r>
      <w:r w:rsidR="003A4D72">
        <w:t>.</w:t>
      </w:r>
      <w:r w:rsidR="003F0202">
        <w:t xml:space="preserve"> </w:t>
      </w:r>
    </w:p>
    <w:p w:rsidR="00CC5F49" w:rsidRDefault="003F0202" w:rsidP="003F0202">
      <w:r>
        <w:t xml:space="preserve">Dahinter steht der Gedanke, dass die Vernetzung lokaler Akteure eine strukturelle Voraussetzung dafür ist, die Gesundheitsversorgung, Prävention und Gesundheitsförderung vor Ort zu optimieren sowie gesundheitliche Belange stärker in die Regionalentwicklung integrieren zu können. </w:t>
      </w:r>
    </w:p>
    <w:p w:rsidR="008D36E1" w:rsidRDefault="008D36E1" w:rsidP="003F0202"/>
    <w:p w:rsidR="00480243" w:rsidRPr="009F3E28" w:rsidRDefault="00480243" w:rsidP="00480243">
      <w:pPr>
        <w:pStyle w:val="berschrift3"/>
        <w:rPr>
          <w:sz w:val="24"/>
        </w:rPr>
      </w:pPr>
      <w:bookmarkStart w:id="31" w:name="_Toc495310646"/>
      <w:r w:rsidRPr="009F3E28">
        <w:rPr>
          <w:sz w:val="24"/>
        </w:rPr>
        <w:t>Gesundheitskonferenzen</w:t>
      </w:r>
      <w:bookmarkEnd w:id="31"/>
    </w:p>
    <w:p w:rsidR="003F0202" w:rsidRDefault="00480243" w:rsidP="003F0202">
      <w:r>
        <w:t xml:space="preserve">Betrachtet man die Vernetzung auf kommunaler Ebene, zeigt sich, dass bisher nur ein geringer Teil die Selbsthilfe und andere Akteure durch Vernetzung systematisch in die Gesundheitsversorgung, Prävention und Gesundheitsförderung vor Ort integriert ist. </w:t>
      </w:r>
      <w:r w:rsidR="003F0202">
        <w:t xml:space="preserve">Nach einer </w:t>
      </w:r>
      <w:r w:rsidR="003F0202" w:rsidRPr="0019728E">
        <w:t>Übersicht aus de</w:t>
      </w:r>
      <w:r w:rsidRPr="0019728E">
        <w:t xml:space="preserve">m Jahr 2015 verfügt </w:t>
      </w:r>
      <w:r w:rsidR="003F0202" w:rsidRPr="0019728E">
        <w:t xml:space="preserve">erst ca. ein Drittel der Landkreise und kreisfreien Städte in Deutschland über Gesundheitskonferenzen, in denen eine sektorenübergreifende Zusammenarbeit stattfindet </w:t>
      </w:r>
      <w:r w:rsidR="003F0202" w:rsidRPr="0019728E">
        <w:fldChar w:fldCharType="begin"/>
      </w:r>
      <w:r w:rsidR="00A66CEB" w:rsidRPr="0019728E">
        <w:instrText>ADDIN CITAVI.PLACEHOLDER 36a7b49e-2201-4567-a132-ed5599e85312 PFBsYWNlaG9sZGVyPg0KICA8QWRkSW5WZXJzaW9uPjQuMi4wLjExPC9BZGRJblZlcnNpb24+DQogIDxJZD4zNmE3YjQ5ZS0yMjAxLTQ1NjctYTEzMi1lZDU1OTllODUzMTI8L0lkPg0KICA8RW50cmllcz4NCiAgICA8RW50cnk+DQogICAgICA8SWQ+ZTgzMDdkZWUtNWIyMC00ZjY1LTlmNmItNjIyODU5NzFjYzZjPC9JZD4NCiAgICAgIDxSZWZlcmVuY2VJZD42ZDI1ZWY4Ny1kMTIyLTQxYWMtODM2Ni00MmJjYzc5YWZlMDI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w7ZkZWNrZXIgZXQgYWwuIDIwMTYpPC9UZXh0Pg0KICAgIDwvVGV4dFVuaXQ+DQogIDwvVGV4dFVuaXRzPg0KPC9QbGFjZWhvbGRlcj4=</w:instrText>
      </w:r>
      <w:r w:rsidR="003F0202" w:rsidRPr="0019728E">
        <w:fldChar w:fldCharType="separate"/>
      </w:r>
      <w:bookmarkStart w:id="32" w:name="_CTVP00136a7b49e22014567a132ed5599e85312"/>
      <w:r w:rsidR="00A66CEB" w:rsidRPr="0019728E">
        <w:t>(Bödecker et al. 2016)</w:t>
      </w:r>
      <w:bookmarkEnd w:id="32"/>
      <w:r w:rsidR="003F0202" w:rsidRPr="0019728E">
        <w:fldChar w:fldCharType="end"/>
      </w:r>
      <w:r w:rsidR="0019728E" w:rsidRPr="0019728E">
        <w:fldChar w:fldCharType="begin"/>
      </w:r>
      <w:r w:rsidR="006E3372">
        <w:instrText>ADDIN CITAVI.PLACEHOLDER a828f1e3-2948-4a66-8dbc-7d4e7ad2e88a PFBsYWNlaG9sZGVyPg0KICA8QWRkSW5WZXJzaW9uPjQuMi4wLjExPC9BZGRJblZlcnNpb24+DQogIDxJZD5hODI4ZjFlMy0yOTQ4LTRhNjYtOGRiYy03ZDRlN2FkMmU4OGE8L0lkPg0KICA8RW50cmllcz4NCiAgICA8RW50cnk+DQogICAgICA8SWQ+MWJmMDgwNDUtYTNlNy00ZmY0LWIzY2QtNjIwZjY2NzE5OTVmPC9JZD4NCiAgICAgIDxSZWZlcmVuY2VJZD5iNTU3OWM1Yi1kNWQzLTRmZDgtOTZjZS1lY2EwNjcwNWIzMWI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bGxlZGVyZXIgMjAxMyk8L1RleHQ+DQogICAgPC9UZXh0VW5pdD4NCiAgPC9UZXh0VW5pdHM+DQo8L1BsYWNlaG9sZGVyPg==</w:instrText>
      </w:r>
      <w:r w:rsidR="0019728E" w:rsidRPr="0019728E">
        <w:fldChar w:fldCharType="separate"/>
      </w:r>
      <w:bookmarkStart w:id="33" w:name="_CTVP001a828f1e329484a668dbc7d4e7ad2e88a"/>
      <w:r w:rsidR="006E3372">
        <w:t>(Hollederer 2013)</w:t>
      </w:r>
      <w:bookmarkEnd w:id="33"/>
      <w:r w:rsidR="0019728E" w:rsidRPr="0019728E">
        <w:fldChar w:fldCharType="end"/>
      </w:r>
      <w:r w:rsidR="003F0202" w:rsidRPr="0019728E">
        <w:t xml:space="preserve">. </w:t>
      </w:r>
      <w:r w:rsidR="003A46E9">
        <w:t>I</w:t>
      </w:r>
      <w:r w:rsidR="003A46E9" w:rsidRPr="0019728E">
        <w:t xml:space="preserve">n Nordrhein-Westfalen </w:t>
      </w:r>
      <w:r w:rsidR="003A46E9">
        <w:t xml:space="preserve">sind die </w:t>
      </w:r>
      <w:r w:rsidR="003A46E9" w:rsidRPr="0019728E">
        <w:t xml:space="preserve">Gesundheitskonferenzen </w:t>
      </w:r>
      <w:r w:rsidR="003F0202" w:rsidRPr="0019728E">
        <w:t>ges</w:t>
      </w:r>
      <w:r w:rsidR="008D36E1">
        <w:t>etzlich verank</w:t>
      </w:r>
      <w:r w:rsidR="003F0202" w:rsidRPr="0019728E">
        <w:t>ert</w:t>
      </w:r>
      <w:r w:rsidR="008D36E1">
        <w:t xml:space="preserve"> und die Integration der Selbsthilfe gelungen</w:t>
      </w:r>
      <w:r w:rsidR="003F0202" w:rsidRPr="0019728E">
        <w:t xml:space="preserve"> </w:t>
      </w:r>
      <w:r w:rsidR="0019728E" w:rsidRPr="0019728E">
        <w:fldChar w:fldCharType="begin"/>
      </w:r>
      <w:r w:rsidR="006E3372">
        <w:instrText>ADDIN CITAVI.PLACEHOLDER fb53ed9e-461f-4829-8c48-9c9b7486f224 PFBsYWNlaG9sZGVyPg0KICA8QWRkSW5WZXJzaW9uPjQuMi4wLjExPC9BZGRJblZlcnNpb24+DQogIDxJZD5mYjUzZWQ5ZS00NjFmLTQ4MjktOGM0OC05YzliNzQ4NmYyMjQ8L0lkPg0KICA8RW50cmllcz4NCiAgICA8RW50cnk+DQogICAgICA8SWQ+ZjVmZDRjZmEtZTFjOC00YTI2LTkxODQtYmRhMjQzODQ4MjI4PC9JZD4NCiAgICAgIDxSZWZlcmVuY2VJZD4xZmMyZDMxZi03MGQwLTRiYzUtYTg3Ni1kZmNhNWVmYzk3ZWU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saWVyIHVuZCBLb2NoIDIwMTUpPC9UZXh0Pg0KICAgIDwvVGV4dFVuaXQ+DQogIDwvVGV4dFVuaXRzPg0KPC9QbGFjZWhvbGRlcj4=</w:instrText>
      </w:r>
      <w:r w:rsidR="0019728E" w:rsidRPr="0019728E">
        <w:fldChar w:fldCharType="separate"/>
      </w:r>
      <w:bookmarkStart w:id="34" w:name="_CTVP001fb53ed9e461f48298c489c9b7486f224"/>
      <w:r w:rsidR="006E3372">
        <w:t>(Klier und Koch 2015)</w:t>
      </w:r>
      <w:bookmarkEnd w:id="34"/>
      <w:r w:rsidR="0019728E" w:rsidRPr="0019728E">
        <w:fldChar w:fldCharType="end"/>
      </w:r>
      <w:r w:rsidR="0019728E" w:rsidRPr="0019728E">
        <w:t>.</w:t>
      </w:r>
    </w:p>
    <w:p w:rsidR="003F0202" w:rsidRDefault="003F0202" w:rsidP="003F0202">
      <w:r>
        <w:t xml:space="preserve">Das Akteursspektrum in Gesundheitskonferenzen </w:t>
      </w:r>
      <w:r w:rsidR="003A46E9">
        <w:t xml:space="preserve">reicht von </w:t>
      </w:r>
      <w:r>
        <w:t>gesundheitspolitische</w:t>
      </w:r>
      <w:r w:rsidR="003A46E9">
        <w:t>n</w:t>
      </w:r>
      <w:r>
        <w:t xml:space="preserve"> Bereiche</w:t>
      </w:r>
      <w:r w:rsidR="003A46E9">
        <w:t>n</w:t>
      </w:r>
      <w:r>
        <w:t xml:space="preserve"> (Kreistag bzw. Stadtrat, Landratsamt), Institutionen aus Verkehr, Umwelt, Schule, Bildung, Arbeit und Wirtschaft bis zu Institutionen des Gesundheits- und Sozialwesens, Sozialversicherungsträger sowie Patientenvertreter, </w:t>
      </w:r>
      <w:r w:rsidR="00A77BC0">
        <w:t xml:space="preserve">gesundheitsbezogene </w:t>
      </w:r>
      <w:r>
        <w:t>Selbsthilfeorganisationen, Wohlfahrtsverbände, Universitäten, Sportverbände, Volkshochschulen</w:t>
      </w:r>
      <w:r w:rsidR="008D36E1">
        <w:t xml:space="preserve">. </w:t>
      </w:r>
    </w:p>
    <w:p w:rsidR="003F0202" w:rsidRDefault="003F0202" w:rsidP="003F0202">
      <w:r>
        <w:t>Die Handlungsfelder beziehen sich auf Prävention und Gesundheitsförderung, Gesundheitsversorgung sowie Pflegeberatung, Gesundheitstourismus, Gesundheitswirtschaft, Rehabilitation, Telemedizin, Datenanalyse und gesunde Gemeinde. Insbesondere im Handlungsfeld Prävention und Gesundheitsförderung können</w:t>
      </w:r>
      <w:r w:rsidR="00A77BC0">
        <w:t xml:space="preserve"> gesundheitsbezogene</w:t>
      </w:r>
      <w:r>
        <w:t xml:space="preserve"> Selbsthilfeorganisation</w:t>
      </w:r>
      <w:r w:rsidR="008D36E1">
        <w:t>en</w:t>
      </w:r>
      <w:r>
        <w:t xml:space="preserve"> und </w:t>
      </w:r>
      <w:r w:rsidR="008D36E1">
        <w:t>-g</w:t>
      </w:r>
      <w:r>
        <w:t>ruppen wirken,</w:t>
      </w:r>
      <w:r w:rsidR="008D36E1">
        <w:t xml:space="preserve"> z.B.</w:t>
      </w:r>
      <w:r>
        <w:t xml:space="preserve"> im Bereich der psychischen Gesundheit von Kindern und Jugendlichen, gesunde Lebenswelten, Gesundheit im Alter, Gesundheit von Migranten, Bewegung, Ernährung und Sucht</w:t>
      </w:r>
      <w:r w:rsidR="00243209">
        <w:t xml:space="preserve"> </w:t>
      </w:r>
      <w:r w:rsidR="00243209">
        <w:fldChar w:fldCharType="begin"/>
      </w:r>
      <w:r w:rsidR="00243209">
        <w:instrText>ADDIN CITAVI.PLACEHOLDER 7d902ca6-0f2d-4320-8ad7-9f011e68a855 PFBsYWNlaG9sZGVyPg0KICA8QWRkSW5WZXJzaW9uPjQuMi4wLjExPC9BZGRJblZlcnNpb24+DQogIDxJZD43ZDkwMmNhNi0wZjJkLTQzMjAtOGFkNy05ZjAxMWU2OGE4NTU8L0lkPg0KICA8RW50cmllcz4NCiAgICA8RW50cnk+DQogICAgICA8SWQ+MmJjYzM0OWEtZWI4Zi00NzMxLWEwZjEtOGU0NzE2OWJhYWE4PC9JZD4NCiAgICAgIDxSZWZlcmVuY2VJZD42ZDI1ZWY4Ny1kMTIyLTQxYWMtODM2Ni00MmJjYzc5YWZlMDI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w7ZkZWNrZXIgZXQgYWwuIDIwMTYpPC9UZXh0Pg0KICAgIDwvVGV4dFVuaXQ+DQogIDwvVGV4dFVuaXRzPg0KPC9QbGFjZWhvbGRlcj4=</w:instrText>
      </w:r>
      <w:r w:rsidR="00243209">
        <w:fldChar w:fldCharType="separate"/>
      </w:r>
      <w:bookmarkStart w:id="35" w:name="_CTVP0017d902ca60f2d43208ad79f011e68a855"/>
      <w:r w:rsidR="00243209">
        <w:t>(Bödecker et al. 2016)</w:t>
      </w:r>
      <w:bookmarkEnd w:id="35"/>
      <w:r w:rsidR="00243209">
        <w:fldChar w:fldCharType="end"/>
      </w:r>
      <w:r>
        <w:t>.</w:t>
      </w:r>
    </w:p>
    <w:p w:rsidR="008D36E1" w:rsidRDefault="008D36E1" w:rsidP="003F0202"/>
    <w:p w:rsidR="004035D7" w:rsidRDefault="004035D7" w:rsidP="004035D7">
      <w:pPr>
        <w:pStyle w:val="berschrift2"/>
      </w:pPr>
      <w:bookmarkStart w:id="36" w:name="_Toc495310647"/>
      <w:r>
        <w:lastRenderedPageBreak/>
        <w:t>Krankenkassen und Kommune</w:t>
      </w:r>
      <w:bookmarkEnd w:id="36"/>
    </w:p>
    <w:p w:rsidR="004035D7" w:rsidRDefault="004035D7" w:rsidP="004035D7">
      <w:r>
        <w:t>Auch Krankenkassen engagieren sich im Bereich Kommune. Im Jahr 2013 haben die kommunalen Spitzenverbände und die gesetzlichen Krankenkassen gemeinsam eine Empfehlung erarbeitet und veröffentlicht, die inzwischen auch über den - weiterhin noch aktuellen-Leitfaden seitens der Krankenkassen - konkretisiert wurden. Dabei werden zunächst das „G</w:t>
      </w:r>
      <w:r w:rsidRPr="000F7A68">
        <w:t>esunde Städte</w:t>
      </w:r>
      <w:r w:rsidR="008D36E1">
        <w:t>-N</w:t>
      </w:r>
      <w:r w:rsidRPr="000F7A68">
        <w:t>etzwerk“</w:t>
      </w:r>
      <w:r>
        <w:t xml:space="preserve"> und das „Bund Länder Programm S</w:t>
      </w:r>
      <w:r w:rsidRPr="000F7A68">
        <w:t>oziale Stadt mit der Steuerung durch ein Quartiersmanagement“</w:t>
      </w:r>
      <w:r>
        <w:t xml:space="preserve"> und der Kooperationsverbund </w:t>
      </w:r>
      <w:r w:rsidRPr="000F7A68">
        <w:t>„Gesundheitliche Chancen</w:t>
      </w:r>
      <w:r>
        <w:t>g</w:t>
      </w:r>
      <w:r w:rsidRPr="000F7A68">
        <w:t>leichheit“</w:t>
      </w:r>
      <w:r>
        <w:t xml:space="preserve"> als wesentliche Quellen für kommunal orientierte Primärprävention und Gesundheitsförderung hervorgehoben. Für solche Maßnahmen, die stadtteilbezogene Bedarfsanalysen, Konzept</w:t>
      </w:r>
      <w:r w:rsidR="00F36330">
        <w:t>- und</w:t>
      </w:r>
      <w:r>
        <w:t xml:space="preserve"> Struktur</w:t>
      </w:r>
      <w:r w:rsidR="00F36330">
        <w:t>entwicklung sowie</w:t>
      </w:r>
      <w:r>
        <w:t xml:space="preserve"> partizipative Projektentwicklung umfassen können, </w:t>
      </w:r>
      <w:r w:rsidR="007B1A11">
        <w:t xml:space="preserve">werden </w:t>
      </w:r>
      <w:r>
        <w:t xml:space="preserve">Mittel der GKV in Aussicht gestellt, sofern sie mit weiteren Mitteln des sozialen Stadtprogramms, von Stiftungen oder auch mit kommunalen Mitteln zusammengeführt werden können. </w:t>
      </w:r>
      <w:r w:rsidRPr="000F7A68">
        <w:t xml:space="preserve">Als besondere Adressatengruppen werden dabei neben älteren und arbeitslosen Menschen „werdende, junge Familien und Alleinerziehende im Setting Kommune“ herausgestellt. </w:t>
      </w:r>
      <w:r w:rsidRPr="002E63F1">
        <w:t>Dabei wird eine anteilige Finanzierung von niedrigschwelligen Angeboten für Familien</w:t>
      </w:r>
      <w:r w:rsidR="007B1A11">
        <w:t xml:space="preserve">angeboten </w:t>
      </w:r>
      <w:r w:rsidRPr="002E63F1">
        <w:t xml:space="preserve">, </w:t>
      </w:r>
      <w:r w:rsidRPr="000F7A68">
        <w:t xml:space="preserve">zum Beispiel über </w:t>
      </w:r>
      <w:r w:rsidR="007B1A11">
        <w:t xml:space="preserve">die </w:t>
      </w:r>
      <w:r w:rsidRPr="000F7A68">
        <w:t xml:space="preserve">Ausbildung von </w:t>
      </w:r>
      <w:r w:rsidR="007B1A11">
        <w:t xml:space="preserve">Multiplikatoren, </w:t>
      </w:r>
      <w:r w:rsidR="005A64F3" w:rsidRPr="000F7A68">
        <w:t>Stadtteilmüttern</w:t>
      </w:r>
      <w:r w:rsidR="005A64F3">
        <w:t>,</w:t>
      </w:r>
      <w:r w:rsidR="005A64F3" w:rsidRPr="000F7A68">
        <w:t xml:space="preserve"> Gesundheitslotsen</w:t>
      </w:r>
      <w:r w:rsidRPr="000F7A68">
        <w:t xml:space="preserve"> oder Partnerschaften mit freien Trägern</w:t>
      </w:r>
      <w:r>
        <w:t xml:space="preserve"> </w:t>
      </w:r>
      <w:r w:rsidR="0019728E">
        <w:fldChar w:fldCharType="begin"/>
      </w:r>
      <w:r w:rsidR="009C08EC">
        <w:instrText>ADDIN CITAVI.PLACEHOLDER 09c55bee-bf46-4ad9-baf9-a681fa220bcd PFBsYWNlaG9sZGVyPg0KICA8QWRkSW5WZXJzaW9uPjQuMi4wLjExPC9BZGRJblZlcnNpb24+DQogIDxJZD4wOWM1NWJlZS1iZjQ2LTRhZDktYmFmOS1hNjgxZmEyMjBiY2Q8L0lkPg0KICA8RW50cmllcz4NCiAgICA8RW50cnk+DQogICAgICA8SWQ+Y2I5ZjU3YzYtZWE3MS00NjEyLWJhYTctNGY1MjUwYTliMzAzPC9JZD4NCiAgICAgIDxSZWZlcmVuY2VJZD4wMmNhOTkxYS02NzZlLTQ0MjgtODMxZC1kMGM0MjYyMmI5MWI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LViAyMDE0KTwvVGV4dD4NCiAgICA8L1RleHRVbml0Pg0KICA8L1RleHRVbml0cz4NCjwvUGxhY2Vob2xkZXI+</w:instrText>
      </w:r>
      <w:r w:rsidR="0019728E">
        <w:fldChar w:fldCharType="separate"/>
      </w:r>
      <w:bookmarkStart w:id="37" w:name="_CTVP00109c55beebf464ad9baf9a681fa220bcd"/>
      <w:r w:rsidR="009C08EC">
        <w:t>(GKV 2014)</w:t>
      </w:r>
      <w:bookmarkEnd w:id="37"/>
      <w:r w:rsidR="0019728E">
        <w:fldChar w:fldCharType="end"/>
      </w:r>
      <w:r w:rsidRPr="000F7A68">
        <w:t>.</w:t>
      </w:r>
      <w:r w:rsidR="00E61286">
        <w:t xml:space="preserve"> Zudem bietet das „Gesetz zur Stärkung der Gesundheitsförderung und Prävention“, das 2015 verabschiedet wurde</w:t>
      </w:r>
      <w:r w:rsidR="00DE388A">
        <w:t xml:space="preserve">, Möglichkeiten in der Kommune oder im Quartier/Stadtteil gesundheitsfördernd tätig zu werden. Ziel des Gesetzes ist es, die Gesundheitsförderung und primäre und tertiäre Prävention, insbesondere in den Lebenswelten </w:t>
      </w:r>
      <w:r w:rsidR="007B1A11">
        <w:t>von</w:t>
      </w:r>
      <w:r w:rsidR="00DE388A">
        <w:t xml:space="preserve"> Bürgerinnen und Bürger</w:t>
      </w:r>
      <w:r w:rsidR="007B1A11">
        <w:t>n</w:t>
      </w:r>
      <w:r w:rsidR="00DE388A">
        <w:t xml:space="preserve">, zu stärken. Dabei wird der Spitzenverband der gesetzlichen Krankenversicherung auch verpflichtet, die </w:t>
      </w:r>
      <w:r w:rsidR="007B1A11">
        <w:t xml:space="preserve">nationalen Gesundheitsziele </w:t>
      </w:r>
      <w:r w:rsidR="00DE388A">
        <w:t>vom Kooperationsverbund Gesundheitsziele.de zu berücksichtigen. Diese Verpflichtung schlägt sich auch in den Empfehlungen der nationalen Präventionskonferenz</w:t>
      </w:r>
      <w:r w:rsidR="007B1A11">
        <w:t>, welche</w:t>
      </w:r>
      <w:r w:rsidR="00DE388A">
        <w:t xml:space="preserve"> </w:t>
      </w:r>
      <w:r w:rsidR="007B1A11">
        <w:t xml:space="preserve">Anfang 2016 stattgefunden hat, </w:t>
      </w:r>
      <w:r w:rsidR="00DE388A">
        <w:t xml:space="preserve">nieder. Darin sind am Lebenslauf orientierend als gemeinsame Ziele „gesund aufwachsen“, „gesund leben und arbeiten“ und „gesund im Alter“ vereinbart worden. Damit einher geht auch eine finanzielle Förderung der </w:t>
      </w:r>
      <w:r w:rsidR="007B1A11">
        <w:t xml:space="preserve">geplanten </w:t>
      </w:r>
      <w:r w:rsidR="00DE388A">
        <w:t>Aktivitäten, die in diesem Gesetz festgeschrieben worden sind</w:t>
      </w:r>
      <w:r w:rsidR="00990D54">
        <w:t xml:space="preserve"> </w:t>
      </w:r>
      <w:r w:rsidR="00990D54">
        <w:fldChar w:fldCharType="begin"/>
      </w:r>
      <w:r w:rsidR="00990D54">
        <w:instrText>ADDIN CITAVI.PLACEHOLDER 8ee3f117-3089-4c89-8cd5-ef52c7dd3b08 PFBsYWNlaG9sZGVyPg0KICA8QWRkSW5WZXJzaW9uPjQuMi4wLjExPC9BZGRJblZlcnNpb24+DQogIDxJZD44ZWUzZjExNy0zMDg5LTRjODktOGNkNS1lZjUyYzdkZDNiMDg8L0lkPg0KICA8RW50cmllcz4NCiAgICA8RW50cnk+DQogICAgICA8SWQ+ZWY3OTFmOWEtODNjYy00MTRjLTgyNTEtMDc2MTUzZTIwMWJhPC9JZD4NCiAgICAgIDxSZWZlcmVuY2VJZD4zMWU2MTcyMi0xZjE3LTRhNDAtYTJlYi0yMmVjZThjYjY3MzI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VpZXJqw7xyZ2VuIGV0IGFsLiAyMDE2KTwvVGV4dD4NCiAgICA8L1RleHRVbml0Pg0KICA8L1RleHRVbml0cz4NCjwvUGxhY2Vob2xkZXI+</w:instrText>
      </w:r>
      <w:r w:rsidR="00990D54">
        <w:fldChar w:fldCharType="separate"/>
      </w:r>
      <w:bookmarkStart w:id="38" w:name="_CTVP0018ee3f11730894c898cd5ef52c7dd3b08"/>
      <w:r w:rsidR="00990D54">
        <w:t>(Meierjürgen et al. 2016)</w:t>
      </w:r>
      <w:bookmarkEnd w:id="38"/>
      <w:r w:rsidR="00990D54">
        <w:fldChar w:fldCharType="end"/>
      </w:r>
      <w:r w:rsidR="00DE388A">
        <w:t>.</w:t>
      </w:r>
    </w:p>
    <w:p w:rsidR="007C669B" w:rsidRDefault="007C669B" w:rsidP="004035D7"/>
    <w:p w:rsidR="009410C4" w:rsidRDefault="009410C4">
      <w:pPr>
        <w:rPr>
          <w:rFonts w:asciiTheme="majorHAnsi" w:eastAsiaTheme="majorEastAsia" w:hAnsiTheme="majorHAnsi" w:cstheme="majorBidi"/>
          <w:b/>
          <w:bCs/>
          <w:color w:val="4F81BD" w:themeColor="accent1"/>
          <w:sz w:val="26"/>
          <w:szCs w:val="26"/>
        </w:rPr>
      </w:pPr>
      <w:r>
        <w:br w:type="page"/>
      </w:r>
    </w:p>
    <w:p w:rsidR="007C669B" w:rsidRDefault="007C669B" w:rsidP="007C669B">
      <w:pPr>
        <w:pStyle w:val="berschrift2"/>
      </w:pPr>
      <w:bookmarkStart w:id="39" w:name="_Toc495310648"/>
      <w:r>
        <w:lastRenderedPageBreak/>
        <w:t>Ausgewählte Projekte</w:t>
      </w:r>
      <w:bookmarkEnd w:id="39"/>
      <w:r>
        <w:t xml:space="preserve"> </w:t>
      </w:r>
    </w:p>
    <w:p w:rsidR="007C669B" w:rsidRDefault="007C669B" w:rsidP="007C669B">
      <w:r>
        <w:t>Im Folgenden werden exemplarisch einige Projekte vorgestellt, ohne den Anspruch auf Vollständigkeit zu erheben. E</w:t>
      </w:r>
      <w:r w:rsidR="007B1A11">
        <w:t>s</w:t>
      </w:r>
      <w:r>
        <w:t xml:space="preserve"> geht darum Projekte aufzuzeigen, bei denen sich </w:t>
      </w:r>
      <w:r w:rsidR="00A77BC0">
        <w:t xml:space="preserve">gesundheitsbezogene </w:t>
      </w:r>
      <w:r>
        <w:t xml:space="preserve">Selbsthilfeorganisationen vorstellen könnten wirksam zu werden oder Orte zu identifizieren, an denen </w:t>
      </w:r>
      <w:r w:rsidR="00A77BC0">
        <w:t xml:space="preserve">gesundheitsbezogene </w:t>
      </w:r>
      <w:r>
        <w:t>Selbsthilfegruppen um Mitglieder werben könnten.</w:t>
      </w:r>
    </w:p>
    <w:p w:rsidR="007C669B" w:rsidRDefault="007C669B" w:rsidP="004035D7"/>
    <w:p w:rsidR="007C669B" w:rsidRPr="007C669B" w:rsidRDefault="007C669B" w:rsidP="007C669B">
      <w:pPr>
        <w:pStyle w:val="berschrift3"/>
        <w:rPr>
          <w:sz w:val="24"/>
        </w:rPr>
      </w:pPr>
      <w:bookmarkStart w:id="40" w:name="_Toc495310649"/>
      <w:r w:rsidRPr="007C669B">
        <w:rPr>
          <w:sz w:val="24"/>
        </w:rPr>
        <w:t>Altenrechte Quartiere</w:t>
      </w:r>
      <w:bookmarkEnd w:id="40"/>
    </w:p>
    <w:p w:rsidR="007C669B" w:rsidRPr="00584B1E" w:rsidRDefault="007C669B" w:rsidP="007C669B">
      <w:r w:rsidRPr="005729B1">
        <w:t>Das Ministerium für Gesundheit, Emanzipation, Pflege und Alter des Landes Nordrhein-Westfalen hat 2016 ein Projekt ins Leben gerufen, dass sich insbesondere mit älteren Menschen im Quartier befasst</w:t>
      </w:r>
      <w:r w:rsidR="007B1A11">
        <w:t xml:space="preserve"> </w:t>
      </w:r>
      <w:r w:rsidRPr="005729B1">
        <w:t xml:space="preserve">„Masterplan altengerechte Quartiere. NRW Strategie- und Handlungskonzept zum selbstbestimmten Leben im Alter“. In diesem Projekt wird auf </w:t>
      </w:r>
      <w:r w:rsidR="00CC77FE">
        <w:t xml:space="preserve">die </w:t>
      </w:r>
      <w:r w:rsidRPr="005729B1">
        <w:t>Partizipation aller relevanten Akteure gesetzt</w:t>
      </w:r>
      <w:r w:rsidR="00CC77FE">
        <w:t>.</w:t>
      </w:r>
      <w:r>
        <w:t xml:space="preserve"> </w:t>
      </w:r>
      <w:r w:rsidR="00CC77FE" w:rsidRPr="00F36330">
        <w:t>E</w:t>
      </w:r>
      <w:r w:rsidRPr="00F36330">
        <w:t>xplizit</w:t>
      </w:r>
      <w:r>
        <w:t xml:space="preserve"> </w:t>
      </w:r>
      <w:r w:rsidR="00CC77FE">
        <w:t xml:space="preserve">steht </w:t>
      </w:r>
      <w:r>
        <w:t xml:space="preserve">die Zusammenarbeit mit </w:t>
      </w:r>
      <w:r w:rsidR="00A77BC0">
        <w:t xml:space="preserve">gesundheitsbezogenen </w:t>
      </w:r>
      <w:r>
        <w:t>Selbsthilfeorganisationen</w:t>
      </w:r>
      <w:r w:rsidR="00CC77FE">
        <w:t xml:space="preserve"> im Vordergrund</w:t>
      </w:r>
      <w:r>
        <w:t>,</w:t>
      </w:r>
      <w:r w:rsidRPr="005729B1">
        <w:t xml:space="preserve"> in einem „beteiligungsorientierten Erarbeitungsprozess“, der fortlaufend von einem Kreis praxiserfahrener Experten begleitet wird</w:t>
      </w:r>
      <w:r>
        <w:t xml:space="preserve"> </w:t>
      </w:r>
      <w:r>
        <w:fldChar w:fldCharType="begin"/>
      </w:r>
      <w:r>
        <w:instrText>ADDIN CITAVI.PLACEHOLDER 77832afd-fb97-4a13-92c3-b8d4afc503bd PFBsYWNlaG9sZGVyPg0KICA8QWRkSW5WZXJzaW9uPjQuMi4wLjExPC9BZGRJblZlcnNpb24+DQogIDxJZD43NzgzMmFmZC1mYjk3LTRhMTMtOTJjMy1iOGQ0YWZjNTAzYmQ8L0lkPg0KICA8RW50cmllcz4NCiAgICA8RW50cnk+DQogICAgICA8SWQ+Yzc1MDcwYWItNWI0YS00NTRkLWFkZmQtOWQzOTUzMGQyMWM0PC9JZD4NCiAgICAgIDxSZWZlcmVuY2VJZD4zN2Q0NGY0Yy1mZWIyLTQ1YjItYTVmNy1hOWFlZWM0YmI3M2E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UdFUEEgTlJXIDIwMTYpPC9UZXh0Pg0KICAgIDwvVGV4dFVuaXQ+DQogIDwvVGV4dFVuaXRzPg0KPC9QbGFjZWhvbGRlcj4=</w:instrText>
      </w:r>
      <w:r>
        <w:fldChar w:fldCharType="separate"/>
      </w:r>
      <w:bookmarkStart w:id="41" w:name="_CTVP00177832afdfb974a1392c3b8d4afc503bd"/>
      <w:r>
        <w:t>(MGEPA NRW 2016)</w:t>
      </w:r>
      <w:bookmarkEnd w:id="41"/>
      <w:r>
        <w:fldChar w:fldCharType="end"/>
      </w:r>
      <w:r w:rsidRPr="005729B1">
        <w:t>.</w:t>
      </w:r>
      <w:r>
        <w:t xml:space="preserve"> </w:t>
      </w:r>
    </w:p>
    <w:p w:rsidR="007C669B" w:rsidRPr="00584B1E" w:rsidRDefault="00CC77FE" w:rsidP="007C669B">
      <w:r>
        <w:t>Z</w:t>
      </w:r>
      <w:r w:rsidRPr="005729B1">
        <w:t>unächst wurden</w:t>
      </w:r>
      <w:r>
        <w:t xml:space="preserve"> d</w:t>
      </w:r>
      <w:r w:rsidR="007C669B" w:rsidRPr="005729B1">
        <w:t>ie unterschiedlichen Themen im Quartier n vier zentrale H</w:t>
      </w:r>
      <w:r w:rsidR="007C669B">
        <w:t xml:space="preserve">andlungsfelder zusammengefasst: </w:t>
      </w:r>
      <w:hyperlink r:id="rId13" w:history="1">
        <w:r w:rsidR="007C669B" w:rsidRPr="005729B1">
          <w:t>Gemeinschaft erleben</w:t>
        </w:r>
      </w:hyperlink>
      <w:r w:rsidR="007C669B">
        <w:t xml:space="preserve">, </w:t>
      </w:r>
      <w:hyperlink r:id="rId14" w:history="1">
        <w:r>
          <w:t>s</w:t>
        </w:r>
        <w:r w:rsidR="007C669B" w:rsidRPr="005729B1">
          <w:t>ich versorgen</w:t>
        </w:r>
      </w:hyperlink>
      <w:r w:rsidR="007C669B">
        <w:t xml:space="preserve">, </w:t>
      </w:r>
      <w:hyperlink r:id="rId15" w:history="1">
        <w:r>
          <w:t>w</w:t>
        </w:r>
        <w:r w:rsidR="007C669B" w:rsidRPr="005729B1">
          <w:t>ohnen</w:t>
        </w:r>
      </w:hyperlink>
      <w:r w:rsidR="007C669B">
        <w:t xml:space="preserve">, </w:t>
      </w:r>
      <w:hyperlink r:id="rId16" w:history="1">
        <w:r>
          <w:t>s</w:t>
        </w:r>
        <w:r w:rsidR="007C669B" w:rsidRPr="005729B1">
          <w:t>ich einbringen</w:t>
        </w:r>
      </w:hyperlink>
      <w:r w:rsidR="007C669B">
        <w:t>. Als Querschnittsthema wird u.a. auch Gesundheit genannt. Auf der Homepage Alten</w:t>
      </w:r>
      <w:r>
        <w:t>ge</w:t>
      </w:r>
      <w:r w:rsidR="007C669B">
        <w:t>rechte Quartiere.NRW werden alle Aktivitäten und Informationen rund um das Thema alten</w:t>
      </w:r>
      <w:r>
        <w:t>ge</w:t>
      </w:r>
      <w:r w:rsidR="007C669B">
        <w:t xml:space="preserve">rechte Quartiere </w:t>
      </w:r>
      <w:r>
        <w:t xml:space="preserve">ausführlich </w:t>
      </w:r>
      <w:r w:rsidR="007C669B">
        <w:t>dargestellt (</w:t>
      </w:r>
      <w:r w:rsidR="007C669B" w:rsidRPr="005729B1">
        <w:t>http://www.aq-nrw.de/</w:t>
      </w:r>
      <w:r w:rsidR="007C669B">
        <w:t>).</w:t>
      </w:r>
    </w:p>
    <w:p w:rsidR="007C669B" w:rsidRDefault="007C669B" w:rsidP="007C669B"/>
    <w:p w:rsidR="007C669B" w:rsidRPr="007C669B" w:rsidRDefault="007C669B" w:rsidP="007C669B">
      <w:pPr>
        <w:pStyle w:val="berschrift3"/>
        <w:rPr>
          <w:sz w:val="24"/>
        </w:rPr>
      </w:pPr>
      <w:bookmarkStart w:id="42" w:name="_Toc495310650"/>
      <w:r w:rsidRPr="007C669B">
        <w:rPr>
          <w:sz w:val="24"/>
        </w:rPr>
        <w:t>Primär- und Langzeitversorgung im Quartier</w:t>
      </w:r>
      <w:bookmarkEnd w:id="42"/>
    </w:p>
    <w:p w:rsidR="007C669B" w:rsidRDefault="007C669B" w:rsidP="007C669B">
      <w:r>
        <w:t xml:space="preserve">In Nordrhein-Westfalen </w:t>
      </w:r>
      <w:r w:rsidR="00CC77FE">
        <w:t xml:space="preserve">gibt es </w:t>
      </w:r>
      <w:r w:rsidRPr="007647A7">
        <w:t xml:space="preserve">ein Modellverbund „Pflege stationär-weitdenken!“ </w:t>
      </w:r>
      <w:r w:rsidRPr="007647A7">
        <w:fldChar w:fldCharType="begin"/>
      </w:r>
      <w:r w:rsidRPr="007647A7">
        <w:instrText>ADDIN CITAVI.PLACEHOLDER 36894d61-78f9-48e4-aa0c-e162ea3e9958 PFBsYWNlaG9sZGVyPg0KICA8QWRkSW5WZXJzaW9uPjQuMi4wLjExPC9BZGRJblZlcnNpb24+DQogIDxJZD4zNjg5NGQ2MS03OGY5LTQ4ZTQtYWEwYy1lMTYyZWEzZTk5NTg8L0lkPg0KICA8RW50cmllcz4NCiAgICA8RW50cnk+DQogICAgICA8SWQ+OWUxZWQwYjYtZWM3Ny00NmVhLTg4Y2ItYTYwOGE1ZTAyZmIwPC9JZD4NCiAgICAgIDxSZWZlcmVuY2VJZD5hNjk5ZTIyNC1hYzM1LTRkM2UtYWU2Yi00ZTJmYzRhMTU1MTg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w6RtZWwgZXQgYWwuIDIwMTcpPC9UZXh0Pg0KICAgIDwvVGV4dFVuaXQ+DQogIDwvVGV4dFVuaXRzPg0KPC9QbGFjZWhvbGRlcj4=</w:instrText>
      </w:r>
      <w:r w:rsidRPr="007647A7">
        <w:fldChar w:fldCharType="separate"/>
      </w:r>
      <w:bookmarkStart w:id="43" w:name="_CTVP00136894d6178f948e4aa0ce162ea3e9958"/>
      <w:r w:rsidRPr="007647A7">
        <w:t>(Hämel et al. 2017)</w:t>
      </w:r>
      <w:bookmarkEnd w:id="43"/>
      <w:r w:rsidRPr="007647A7">
        <w:fldChar w:fldCharType="end"/>
      </w:r>
      <w:r w:rsidRPr="007647A7">
        <w:t xml:space="preserve">, </w:t>
      </w:r>
      <w:r w:rsidR="00CC77FE">
        <w:t xml:space="preserve">welches </w:t>
      </w:r>
      <w:r w:rsidRPr="007647A7">
        <w:t>von den Kooperationspartnern Stiftung Wohlfahrtspflege des Landes Nordrhein</w:t>
      </w:r>
      <w:r>
        <w:t>-Westfalen, Alters-Institut</w:t>
      </w:r>
      <w:r w:rsidR="00CC77FE">
        <w:t>-</w:t>
      </w:r>
      <w:r>
        <w:t>das Zentrum für Versorgungsforschung und Geragogik, Arbeiterwohlfahrt, Evangelisches Johanneswerk, Bodelschwingsche Stiftungen Bethel</w:t>
      </w:r>
      <w:r w:rsidR="00CC77FE">
        <w:t xml:space="preserve"> und der</w:t>
      </w:r>
      <w:r>
        <w:t xml:space="preserve"> Hansestadt Herford</w:t>
      </w:r>
      <w:r w:rsidR="00CC77FE">
        <w:t xml:space="preserve"> getragen wird</w:t>
      </w:r>
      <w:r>
        <w:t xml:space="preserve">. Die Idee ist </w:t>
      </w:r>
      <w:r w:rsidR="00CC77FE">
        <w:t xml:space="preserve">die Umsetzung </w:t>
      </w:r>
      <w:r>
        <w:t>eine</w:t>
      </w:r>
      <w:r w:rsidR="00CC77FE">
        <w:t>r</w:t>
      </w:r>
      <w:r>
        <w:t xml:space="preserve"> </w:t>
      </w:r>
      <w:r w:rsidR="00CC77FE">
        <w:t>b</w:t>
      </w:r>
      <w:r>
        <w:t>edarfs- und bedürfnisgerechte</w:t>
      </w:r>
      <w:r w:rsidR="00CC77FE">
        <w:t>n</w:t>
      </w:r>
      <w:r>
        <w:t xml:space="preserve"> Versorgung älterer, chronisch kranker, hilfe- und pflegebedürftiger Menschen im Stadtteil und Quartier durch eine Weiterentwicklung stationärer Pflegeeinrichtungen hin zu</w:t>
      </w:r>
      <w:r w:rsidR="00CC77FE">
        <w:t>r</w:t>
      </w:r>
      <w:r>
        <w:t xml:space="preserve"> sektorübergreifenden, multiprofessionellen Pflege</w:t>
      </w:r>
      <w:r w:rsidR="00CC77FE">
        <w:t>.</w:t>
      </w:r>
      <w:r>
        <w:t xml:space="preserve">. Die Zentren in Bielefeld und Herford </w:t>
      </w:r>
      <w:r w:rsidR="00CC77FE">
        <w:t xml:space="preserve">vereinen </w:t>
      </w:r>
      <w:r>
        <w:t>ambulante und stationäre Angebote und verschiedene Dienstleistungen, Profession</w:t>
      </w:r>
      <w:r w:rsidR="00CC77FE">
        <w:t>en</w:t>
      </w:r>
      <w:r>
        <w:t xml:space="preserve"> und Angebotsformen unter einem Dach. Dieses Modellprojekt wird </w:t>
      </w:r>
      <w:r w:rsidR="00CC77FE">
        <w:t xml:space="preserve">von der Universität Bielefeld </w:t>
      </w:r>
      <w:r>
        <w:t>wissenschaftlich begleitet. (Laufzeit Modellversuch April 2016 bis März 2019). Für eine Bedarfs- und bedürfnisgerechte Versorgung ist die Partizipation von Betroffenen relevant. Erste Forschungsergebnisse weisen darauf hin, dass die Beteiligung der potentiellen Nutzer verbesser</w:t>
      </w:r>
      <w:r w:rsidR="00CC77FE">
        <w:t>t</w:t>
      </w:r>
      <w:r>
        <w:t xml:space="preserve"> werden könnte, wenn gezielt Kooperationen mit so genannten Schlüsselpersonen aus den Quartieren eingegangen werden. Generell sind stabile Kooperationsbeziehungen mit Freiwilligen, Vereinen und Selbsthilfegruppen eine wichtige und große Ressource für den Austausch und die Öffnung im Quartier </w:t>
      </w:r>
      <w:r w:rsidRPr="007647A7">
        <w:fldChar w:fldCharType="begin"/>
      </w:r>
      <w:r w:rsidRPr="007647A7">
        <w:instrText>ADDIN CITAVI.PLACEHOLDER 36894d61-78f9-48e4-aa0c-e162ea3e9958 PFBsYWNlaG9sZGVyPg0KICA8QWRkSW5WZXJzaW9uPjQuMi4wLjExPC9BZGRJblZlcnNpb24+DQogIDxJZD4zNjg5NGQ2MS03OGY5LTQ4ZTQtYWEwYy1lMTYyZWEzZTk5NTg8L0lkPg0KICA8RW50cmllcz4NCiAgICA8RW50cnk+DQogICAgICA8SWQ+OWUxZWQwYjYtZWM3Ny00NmVhLTg4Y2ItYTYwOGE1ZTAyZmIwPC9JZD4NCiAgICAgIDxSZWZlcmVuY2VJZD5hNjk5ZTIyNC1hYzM1LTRkM2UtYWU2Yi00ZTJmYzRhMTU1MTg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w6RtZWwgZXQgYWwuIDIwMTcpPC9UZXh0Pg0KICAgIDwvVGV4dFVuaXQ+DQogIDwvVGV4dFVuaXRzPg0KPC9QbGFjZWhvbGRlcj4=</w:instrText>
      </w:r>
      <w:r w:rsidRPr="007647A7">
        <w:fldChar w:fldCharType="separate"/>
      </w:r>
      <w:r w:rsidRPr="007647A7">
        <w:t>(Hämel et al. 2017)</w:t>
      </w:r>
      <w:r w:rsidRPr="007647A7">
        <w:fldChar w:fldCharType="end"/>
      </w:r>
      <w:r>
        <w:t>.</w:t>
      </w:r>
    </w:p>
    <w:p w:rsidR="007C669B" w:rsidRDefault="007C669B" w:rsidP="007C669B">
      <w:r>
        <w:lastRenderedPageBreak/>
        <w:t xml:space="preserve">Ein anderes Projekt, </w:t>
      </w:r>
      <w:r w:rsidR="005A64F3">
        <w:t>das</w:t>
      </w:r>
      <w:r>
        <w:t xml:space="preserve"> die Primär- und Langzeitversorgung im Quartier optimieren möchte, </w:t>
      </w:r>
      <w:r w:rsidR="00CC77FE">
        <w:t xml:space="preserve">hat </w:t>
      </w:r>
      <w:r>
        <w:t xml:space="preserve">die Robert Bosch Stiftung aufgelegt. Mit dem Programm </w:t>
      </w:r>
      <w:r w:rsidR="00CC77FE">
        <w:t>„</w:t>
      </w:r>
      <w:r>
        <w:t>PORT - Patientenorientierte Zentren zur Primär- und Langzeitversorgung</w:t>
      </w:r>
      <w:r w:rsidR="00CC77FE">
        <w:t>“</w:t>
      </w:r>
      <w:r>
        <w:t xml:space="preserve"> wird die (Weiter-)Entwicklung und Einführung von lokalen, inhaltlich umfassenden Gesundheitszentren</w:t>
      </w:r>
      <w:r w:rsidR="00CC77FE">
        <w:t xml:space="preserve"> </w:t>
      </w:r>
      <w:r>
        <w:t>gefördert. Die künftigen PORT-Gesundheitszentren sind auf den regionalen Bedarf abgestimmt</w:t>
      </w:r>
      <w:r w:rsidR="00FD2A82">
        <w:t>. Sie</w:t>
      </w:r>
      <w:r>
        <w:t xml:space="preserve"> setzen eine patientenzentrierte, koordinierte, kontinuierliche Versorgung um</w:t>
      </w:r>
      <w:r w:rsidR="00FD2A82">
        <w:t xml:space="preserve"> </w:t>
      </w:r>
      <w:r w:rsidR="005A64F3">
        <w:t>und unterstützen</w:t>
      </w:r>
      <w:r>
        <w:t xml:space="preserve"> den Patienten im Umgang mit seiner Erkrankung</w:t>
      </w:r>
      <w:r w:rsidR="00FD2A82">
        <w:t>. Darüber hinaus</w:t>
      </w:r>
      <w:r>
        <w:t xml:space="preserve"> arbeiten </w:t>
      </w:r>
      <w:r w:rsidR="00FD2A82">
        <w:t xml:space="preserve">sie </w:t>
      </w:r>
      <w:r>
        <w:t>als multiprofessionelles Team aus Gesundheits-, Sozial- und anderen Berufen auf Augenhöhe, nutzen neue Potentiale</w:t>
      </w:r>
      <w:r w:rsidR="00FD2A82">
        <w:t xml:space="preserve"> (z.B.</w:t>
      </w:r>
      <w:r>
        <w:t xml:space="preserve"> eHealth</w:t>
      </w:r>
      <w:r w:rsidR="00FD2A82">
        <w:t>)</w:t>
      </w:r>
      <w:r>
        <w:t xml:space="preserve"> schließen Prävention und Gesundheitsförderung mit ein, sind kommunal gut eingebunden und </w:t>
      </w:r>
      <w:r w:rsidR="00FD2A82">
        <w:t>e</w:t>
      </w:r>
      <w:r>
        <w:t xml:space="preserve">inige wollen </w:t>
      </w:r>
      <w:r w:rsidRPr="00F36330">
        <w:t>explizit</w:t>
      </w:r>
      <w:r>
        <w:t xml:space="preserve"> mit Selbsthilfegruppen zusammenarbeiten. Bisher befinden sich sechs PORTS</w:t>
      </w:r>
      <w:r w:rsidR="003F1BDA">
        <w:t xml:space="preserve"> im Aufbau:</w:t>
      </w:r>
      <w:r>
        <w:t xml:space="preserve"> in der Gemeinde Büsum (Schleswig Holstein)</w:t>
      </w:r>
      <w:r w:rsidR="003F1BDA">
        <w:t>, im</w:t>
      </w:r>
      <w:r>
        <w:t xml:space="preserve"> Landkreis Calw</w:t>
      </w:r>
      <w:r w:rsidR="003F1BDA">
        <w:t>, in der</w:t>
      </w:r>
      <w:r>
        <w:t xml:space="preserve"> Gemeinde Hohenstein (Baden Württemberg), beim Gesundheitskollektiv Berlin e.V. (Berlin) und im Landkreis Waldeck-Frankenberg (Hessen), weiter</w:t>
      </w:r>
      <w:r w:rsidR="0083629E">
        <w:t>e</w:t>
      </w:r>
      <w:r>
        <w:t xml:space="preserve"> werden folgen (</w:t>
      </w:r>
      <w:r w:rsidRPr="0013567F">
        <w:t>http://www.bosch-stiftung.de/content/language1/html/59803.asp</w:t>
      </w:r>
      <w:r>
        <w:t>).</w:t>
      </w:r>
    </w:p>
    <w:p w:rsidR="007C669B" w:rsidRDefault="007C669B" w:rsidP="007C669B">
      <w:r>
        <w:t xml:space="preserve">PORT ist nur eines von </w:t>
      </w:r>
      <w:r w:rsidR="0083629E">
        <w:t xml:space="preserve">vielen </w:t>
      </w:r>
      <w:r>
        <w:t xml:space="preserve">Projekten, </w:t>
      </w:r>
      <w:r w:rsidR="0083629E">
        <w:t xml:space="preserve">welche </w:t>
      </w:r>
      <w:r>
        <w:t xml:space="preserve">kommunale Gesundheitszentren aufbauen oder über sektorübergreifende Versorgung nachdenken </w:t>
      </w:r>
      <w:r w:rsidRPr="000A1839">
        <w:fldChar w:fldCharType="begin"/>
      </w:r>
      <w:r w:rsidRPr="000A1839">
        <w:instrText>ADDIN CITAVI.PLACEHOLDER 8ab8eb85-bf10-4548-a404-880dc83ac95c PFBsYWNlaG9sZGVyPg0KICA8QWRkSW5WZXJzaW9uPjQuMi4wLjExPC9BZGRJblZlcnNpb24+DQogIDxJZD44YWI4ZWI4NS1iZjEwLTQ1NDgtYTQwNC04ODBkYzgzYWM5NWM8L0lkPg0KICA8RW50cmllcz4NCiAgICA8RW50cnk+DQogICAgICA8SWQ+ODJiODE3ZTUtMzk2MC00YmJiLWIxZjctYzUwZGNhMDc4NTc5PC9JZD4NCiAgICAgIDxSZWZlcmVuY2VJZD40YWFmZTUwYy1iOGRiLTRkNzctOTYzZi04OGExOWQwZTBmNzk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ha29uaWUgMjAxNyk8L1RleHQ+DQogICAgPC9UZXh0VW5pdD4NCiAgPC9UZXh0VW5pdHM+DQo8L1BsYWNlaG9sZGVyPg==</w:instrText>
      </w:r>
      <w:r w:rsidRPr="000A1839">
        <w:fldChar w:fldCharType="separate"/>
      </w:r>
      <w:bookmarkStart w:id="44" w:name="_CTVP0018ab8eb85bf104548a404880dc83ac95c"/>
      <w:r w:rsidRPr="000A1839">
        <w:t>(Diakonie 2017)</w:t>
      </w:r>
      <w:bookmarkEnd w:id="44"/>
      <w:r w:rsidRPr="000A1839">
        <w:fldChar w:fldCharType="end"/>
      </w:r>
      <w:r w:rsidRPr="000A1839">
        <w:t>. Hier ist</w:t>
      </w:r>
      <w:r>
        <w:t xml:space="preserve"> ein Anknüpfungspunkt für Selbsthilfegruppen vor Ort gegeben. </w:t>
      </w:r>
    </w:p>
    <w:p w:rsidR="007C669B" w:rsidRPr="00780235" w:rsidRDefault="007C669B" w:rsidP="007C669B">
      <w:r>
        <w:t xml:space="preserve">Ein weiteres Projekt, das zwar nicht </w:t>
      </w:r>
      <w:r w:rsidR="0083629E">
        <w:t xml:space="preserve">nur </w:t>
      </w:r>
      <w:r>
        <w:t>Primär- und Langzeitversorgung im Quartier behandelt, aber darauf abzielt Selbstmanagement von chronisch Erkrankten zu fördern und die Autonomie und gesellschaftliche Teilhabe zu stärken</w:t>
      </w:r>
      <w:r w:rsidR="0083629E">
        <w:t>,</w:t>
      </w:r>
      <w:r>
        <w:t xml:space="preserve"> bietet das INSEA Projekt </w:t>
      </w:r>
      <w:r>
        <w:fldChar w:fldCharType="begin"/>
      </w:r>
      <w:r>
        <w:instrText>ADDIN CITAVI.PLACEHOLDER 6cd9e5eb-bc1c-46bb-b335-5f966840a3da PFBsYWNlaG9sZGVyPg0KICA8QWRkSW5WZXJzaW9uPjQuMi4wLjExPC9BZGRJblZlcnNpb24+DQogIDxJZD42Y2Q5ZTVlYi1iYzFjLTQ2YmItYjMzNS01Zjk2Njg0MGEzZGE8L0lkPg0KICA8RW50cmllcz4NCiAgICA8RW50cnk+DQogICAgICA8SWQ+NjM4NjdjYWItNzc3NC00NmM1LTlkNjUtMjM4NTFkZWQ2Y2NhPC9JZD4NCiAgICAgIDxSZWZlcmVuY2VJZD5mZjNiMWU0Ny0xYjllLTQxYWQtYjNlYS04Y2M2Y2ExODRiOTc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ZWlkZWwgZXQgYWwuIDIwMTUpPC9UZXh0Pg0KICAgIDwvVGV4dFVuaXQ+DQogIDwvVGV4dFVuaXRzPg0KPC9QbGFjZWhvbGRlcj4=</w:instrText>
      </w:r>
      <w:r>
        <w:fldChar w:fldCharType="separate"/>
      </w:r>
      <w:bookmarkStart w:id="45" w:name="_CTVP0016cd9e5ebbc1c46bbb3355f966840a3da"/>
      <w:r>
        <w:t>(Seidel et al. 2015)</w:t>
      </w:r>
      <w:bookmarkEnd w:id="45"/>
      <w:r>
        <w:fldChar w:fldCharType="end"/>
      </w:r>
      <w:r>
        <w:t xml:space="preserve">. </w:t>
      </w:r>
      <w:r w:rsidRPr="00780235">
        <w:t xml:space="preserve">Seit 2011 wird das „Chronic Disease Self-Management Program“ (CDSMP) im deutschsprachigen Raum unter dem Namen „Gesund und aktiv leben“ im Evivo-Netzwerk e.V. unter Federführung der Careum-Stiftung (Schweiz) disseminiert. Für Deutschland wurde </w:t>
      </w:r>
      <w:r w:rsidR="0083629E" w:rsidRPr="00780235">
        <w:t>2014</w:t>
      </w:r>
      <w:r w:rsidR="0083629E">
        <w:t xml:space="preserve"> </w:t>
      </w:r>
      <w:r w:rsidRPr="00780235">
        <w:t xml:space="preserve">im Rahmen der „Initiative für Selbstmanagement und aktives Leben“ (INSEA) eine Implementationsstrategie über eine Nationale Koordinierungsstelle sowie verschiedene Standorte bzw. Organisationen als Projektförderung gestartet. Die BARMER und die Robert Bosch Stiftung </w:t>
      </w:r>
      <w:r w:rsidR="0083629E" w:rsidRPr="00780235">
        <w:t xml:space="preserve">unterstützen </w:t>
      </w:r>
      <w:r w:rsidRPr="00780235">
        <w:t>in Kooperation mit dem Evivo-Netzwerk e.V. und der Careum-Stiftung die Umsetzung. Die erste Förderphase ist bis Ende Februar 2018 terminiert.</w:t>
      </w:r>
      <w:r>
        <w:t xml:space="preserve"> Eine weitere dreijährige Förderphase steht bevor.</w:t>
      </w:r>
    </w:p>
    <w:p w:rsidR="007C669B" w:rsidRPr="00780235" w:rsidRDefault="007C669B" w:rsidP="007C669B">
      <w:r w:rsidRPr="00780235">
        <w:t xml:space="preserve">Hintergrund der Implementierungsstrategie ist die besondere Situation von Menschen mit chronischen Erkrankungen. Die Betroffenen stehen vor der Herausforderung, eine oder mehrere Erkrankungen mit ihren langwierigen, oft schleichenden Verläufen, den periodisch auftretenden Komplikationen und den körperlichen und psychischen Begleitumständen zu bewältigen. Grundlage für ein kompetentes gesundheits- und krankheitsbezogenes Handeln bei chronischer Erkrankung ist die Fähigkeit der Betroffenen, ihren Alltag bestmöglich zu gestalten. Dabei reichen die durch das Medizinsystem angebotenen Interventionen in der Regel nicht aus - ohne ein aktives Mittun der Patientinnen und Patienten sind diese nicht fruchtbar </w:t>
      </w:r>
      <w:r>
        <w:fldChar w:fldCharType="begin"/>
      </w:r>
      <w:r>
        <w:instrText>ADDIN CITAVI.PLACEHOLDER b6b9c8dc-5438-47be-addd-f4f8e67b3276 PFBsYWNlaG9sZGVyPg0KICA8QWRkSW5WZXJzaW9uPjQuMi4wLjExPC9BZGRJblZlcnNpb24+DQogIDxJZD5iNmI5YzhkYy01NDM4LTQ3YmUtYWRkZC1mNGY4ZTY3YjMyNzY8L0lkPg0KICA8RW50cmllcz4NCiAgICA8RW50cnk+DQogICAgICA8SWQ+NTllOTMwYjUtZGQ5OC00MjhiLWJkM2YtZTJjMGY0ZWYxMTUyPC9JZD4NCiAgICAgIDxSZWZlcmVuY2VJZD42NjgwNWM1MC0wZmVmLTQ4MzctODM1NC05ZmIzNTg4ZmE2N2Y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cmlnIDIwMTIpPC9UZXh0Pg0KICAgIDwvVGV4dFVuaXQ+DQogIDwvVGV4dFVuaXRzPg0KPC9QbGFjZWhvbGRlcj4=</w:instrText>
      </w:r>
      <w:r>
        <w:fldChar w:fldCharType="separate"/>
      </w:r>
      <w:bookmarkStart w:id="46" w:name="_CTVP001b6b9c8dc543847beadddf4f8e67b3276"/>
      <w:r>
        <w:t>(Lorig 2012)</w:t>
      </w:r>
      <w:bookmarkEnd w:id="46"/>
      <w:r>
        <w:fldChar w:fldCharType="end"/>
      </w:r>
      <w:r w:rsidRPr="00780235">
        <w:t>. Vielmehr müssen und sollen Erkrankte selbst Experten ihrer Krankheit sein bzw. werden</w:t>
      </w:r>
      <w:r>
        <w:t xml:space="preserve"> </w:t>
      </w:r>
      <w:r>
        <w:fldChar w:fldCharType="begin"/>
      </w:r>
      <w:r>
        <w:instrText>ADDIN CITAVI.PLACEHOLDER ffac922c-d4f6-4d36-8a43-b7869daf5296 PFBsYWNlaG9sZGVyPg0KICA8QWRkSW5WZXJzaW9uPjQuMi4wLjExPC9BZGRJblZlcnNpb24+DQogIDxJZD5mZmFjOTIyYy1kNGY2LTRkMzYtOGE0My1iNzg2OWRhZjUyOTY8L0lkPg0KICA8RW50cmllcz4NCiAgICA8RW50cnk+DQogICAgICA8SWQ+MWZkNzc1ZmEtZjJlYi00MGYzLTg0MzQtZWIxZDMxMDM1YmU1PC9JZD4NCiAgICAgIDxSZWZlcmVuY2VJZD42YmE1NDQ3ZC1kMmI1LTRkNTItYmYzNS1hMjY1NDQwMWE5YjE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heWxvciBldCBhbC4gMjAxNCk8L1RleHQ+DQogICAgPC9UZXh0VW5pdD4NCiAgPC9UZXh0VW5pdHM+DQo8L1BsYWNlaG9sZGVyPg==</w:instrText>
      </w:r>
      <w:r>
        <w:fldChar w:fldCharType="separate"/>
      </w:r>
      <w:bookmarkStart w:id="47" w:name="_CTVP001ffac922cd4f64d368a43b7869daf5296"/>
      <w:r>
        <w:t>(Taylor et al. 2014)</w:t>
      </w:r>
      <w:bookmarkEnd w:id="47"/>
      <w:r>
        <w:fldChar w:fldCharType="end"/>
      </w:r>
      <w:r w:rsidRPr="00780235">
        <w:t xml:space="preserve"> Dazu gehört, dass sie in der Lage sind, neben der Therapie und Begleitung durch Professionelle ihre gesunden Anteile zu stärken und den Prozess der Verschlimmerung der Erkrankung aufzuhalten. Im Einzelnen können dies angemessenes Medikamentenmanagement, ein entsprechender Ernährungsstil oder ein angepasstes Bewegungsverhalten sein, aber auch der Aufbau bzw. der Erhalt von sozialen Beziehungen. </w:t>
      </w:r>
    </w:p>
    <w:p w:rsidR="007C669B" w:rsidRPr="00780235" w:rsidRDefault="007C669B" w:rsidP="007C669B">
      <w:r w:rsidRPr="00780235">
        <w:lastRenderedPageBreak/>
        <w:t xml:space="preserve">Die Fähigkeit zur Bewältigung einer chronischen Erkrankung kann durch die Teilnahme an evidenzbasierten Selbstmanagementprogrammen gefördert werden </w:t>
      </w:r>
      <w:r>
        <w:fldChar w:fldCharType="begin"/>
      </w:r>
      <w:r>
        <w:instrText>ADDIN CITAVI.PLACEHOLDER 2abb8cb9-6437-4c6f-861a-96758288fdcb PFBsYWNlaG9sZGVyPg0KICA8QWRkSW5WZXJzaW9uPjQuMi4wLjExPC9BZGRJblZlcnNpb24+DQogIDxJZD4yYWJiOGNiOS02NDM3LTRjNmYtODYxYS05Njc1ODI4OGZkY2I8L0lkPg0KICA8RW50cmllcz4NCiAgICA8RW50cnk+DQogICAgICA8SWQ+MTRjYmEwMjQtODNlYi00MGEyLThiZWItOTI1M2U1MmNjZGZlPC9JZD4NCiAgICAgIDxSZWZlcmVuY2VJZD4zMGZlMzczMC02YmVjLTRhMGYtYTgyMC04Yzk4YzdhM2Q1YWY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hZHkgZXQgYWwuIDIwMTMpPC9UZXh0Pg0KICAgIDwvVGV4dFVuaXQ+DQogIDwvVGV4dFVuaXRzPg0KPC9QbGFjZWhvbGRlcj4=</w:instrText>
      </w:r>
      <w:r>
        <w:fldChar w:fldCharType="separate"/>
      </w:r>
      <w:bookmarkStart w:id="48" w:name="_CTVP0012abb8cb964374c6f861a96758288fdcb"/>
      <w:r>
        <w:t>(Brady et al. 2013)</w:t>
      </w:r>
      <w:bookmarkEnd w:id="48"/>
      <w:r>
        <w:fldChar w:fldCharType="end"/>
      </w:r>
      <w:r w:rsidRPr="00780235">
        <w:t xml:space="preserve">. Dabei bedeutet Selbstmanagementkompetenz unter anderem, Schwierigkeiten zu erkennen, einzuschätzen und zu kommunizieren. Des Weiteren gilt es Entscheidungen zu treffen, Handlungen zu planen und sich konkrete Ziele zu setzen, um auch komplexere Anforderungen in kleinen, durchführbaren Schritten angehen zu </w:t>
      </w:r>
      <w:r w:rsidRPr="002931AD">
        <w:t xml:space="preserve">können </w:t>
      </w:r>
      <w:r w:rsidRPr="002931AD">
        <w:fldChar w:fldCharType="begin"/>
      </w:r>
      <w:r w:rsidRPr="002931AD">
        <w:instrText>ADDIN CITAVI.PLACEHOLDER 712d5122-1555-4749-a9cb-ce45215f9d41 PFBsYWNlaG9sZGVyPg0KICA8QWRkSW5WZXJzaW9uPjQuMi4wLjExPC9BZGRJblZlcnNpb24+DQogIDxJZD43MTJkNTEyMi0xNTU1LTQ3NDktYTljYi1jZTQ1MjE1ZjlkNDE8L0lkPg0KICA8RW50cmllcz4NCiAgICA8RW50cnk+DQogICAgICA8SWQ+ZjZlNzdmMDAtYjkzNS00MWZhLWJlOTYtNzE1NDI2YzhiOWM3PC9JZD4NCiAgICAgIDxSZWZlcmVuY2VJZD5lNTU1M2ViMC04ZjJjLTQxODEtYTQ5NS0zNWZlZDc0NGJkOTc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NsYmVjayB1bmQgU2NoYWVmZmVyIDIwMDcpPC9UZXh0Pg0KICAgIDwvVGV4dFVuaXQ+DQogIDwvVGV4dFVuaXRzPg0KPC9QbGFjZWhvbGRlcj4=</w:instrText>
      </w:r>
      <w:r w:rsidRPr="002931AD">
        <w:fldChar w:fldCharType="separate"/>
      </w:r>
      <w:bookmarkStart w:id="49" w:name="_CTVP001712d512215554749a9cbce45215f9d41"/>
      <w:r w:rsidRPr="002931AD">
        <w:t>(Haslbeck und Schaeffer 2007)</w:t>
      </w:r>
      <w:bookmarkEnd w:id="49"/>
      <w:r w:rsidRPr="002931AD">
        <w:fldChar w:fldCharType="end"/>
      </w:r>
      <w:r w:rsidRPr="002931AD">
        <w:t>. Bislang</w:t>
      </w:r>
      <w:r w:rsidRPr="00780235">
        <w:t xml:space="preserve"> werden in Deutschland entsprechende Programme nur punktuell angeboten und haben meist einzig den chronisch Erkrankten selbst im Blick, Schulungen für Angehörige und Freunde sind selten</w:t>
      </w:r>
      <w:r>
        <w:t xml:space="preserve"> </w:t>
      </w:r>
      <w:r>
        <w:fldChar w:fldCharType="begin"/>
      </w:r>
      <w:r>
        <w:instrText>ADDIN CITAVI.PLACEHOLDER b8e90146-542e-4156-b1e2-76f62230a7e4 PFBsYWNlaG9sZGVyPg0KICA8QWRkSW5WZXJzaW9uPjQuMi4wLjExPC9BZGRJblZlcnNpb24+DQogIDxJZD5iOGU5MDE0Ni01NDJlLTQxNTYtYjFlMi03NmY2MjIzMGE3ZTQ8L0lkPg0KICA8RW50cmllcz4NCiAgICA8RW50cnk+DQogICAgICA8SWQ+NTE2MjEyZjYtMWI4ZC00Zjk0LTliNzItOWRlNjMwNDliNDYzPC9JZD4NCiAgICAgIDxSZWZlcmVuY2VJZD43ZmFhNzQ0Ny1hMjUzLTRiOGItODQxZC00YjI4MzIyNjhkZG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ZXVzY2ggZXQgYWwuIDIwMTMpPC9UZXh0Pg0KICAgIDwvVGV4dFVuaXQ+DQogIDwvVGV4dFVuaXRzPg0KPC9QbGFjZWhvbGRlcj4=</w:instrText>
      </w:r>
      <w:r>
        <w:fldChar w:fldCharType="separate"/>
      </w:r>
      <w:bookmarkStart w:id="50" w:name="_CTVP001b8e90146542e4156b1e276f62230a7e4"/>
      <w:r>
        <w:t>(Reusch et al. 2013)</w:t>
      </w:r>
      <w:bookmarkEnd w:id="50"/>
      <w:r>
        <w:fldChar w:fldCharType="end"/>
      </w:r>
      <w:r w:rsidRPr="00780235">
        <w:t xml:space="preserve">. </w:t>
      </w:r>
    </w:p>
    <w:p w:rsidR="007C669B" w:rsidRPr="00780235" w:rsidRDefault="007C669B" w:rsidP="007C669B">
      <w:r w:rsidRPr="00780235">
        <w:t xml:space="preserve">Anders verhält es sich bei dem von Kate Lorig und ihrem Team entwickelten Chronic Disease Self Management Program (CDSMP), das indikationsübergreifend alle chronisch Erkrankten, sowie deren Angehörige und Freunde anspricht und das sich deshalb aus Sicht der Projektinitiatoren besonders gut eignet, in den deutschen Kontext übertragen zu werden. Ein weiteres, besonders relevantes Merkmal des CDSMP-Programms ist der Peer-to-Peer-Ansatz – die Kurse werden geleitet von Personen, die selbst eine chronische Erkrankung haben. Seit 2015 werden mit Unterstützung der BARMER und der Robert Bosch Stiftung diese Selbstmanagementprogramme in Bayern, Baden Württemberg und Niedersachsen erfolgreich durchgeführt. </w:t>
      </w:r>
    </w:p>
    <w:p w:rsidR="007C669B" w:rsidRDefault="007C669B" w:rsidP="007C669B">
      <w:r w:rsidRPr="00780235">
        <w:t>Bis Ende 2016 konnten in Deutschland 59 Selbstmanagementkurse durchgeführt werden</w:t>
      </w:r>
      <w:r>
        <w:t>.</w:t>
      </w:r>
      <w:r w:rsidRPr="00780235">
        <w:t xml:space="preserve"> </w:t>
      </w:r>
      <w:r>
        <w:t>Insbesondere die Selbsthilfekontaktstellen in Bayern sehen mit der Durchführung der Selbstmanagementkurse eine „Brücke in die Selbsthilfe“. Dieser Ansatz würde möglicherweise auch für Landesarbeitsgemeinschaften der Selbsthilfe interessant sein, auch vor dem Hintergrund, dass die Kursleitungen keine Experten sein müssen, sondern chronisch Erkrankte sein sollte</w:t>
      </w:r>
      <w:r w:rsidR="009547DD">
        <w:t>n</w:t>
      </w:r>
      <w:r>
        <w:t xml:space="preserve">, die „Experten in eigener Sache“ sind (www.insea-aktiv.de). </w:t>
      </w:r>
    </w:p>
    <w:p w:rsidR="007C669B" w:rsidRDefault="007C669B" w:rsidP="007C669B"/>
    <w:p w:rsidR="007C669B" w:rsidRPr="007C669B" w:rsidRDefault="007C669B" w:rsidP="007C669B">
      <w:pPr>
        <w:pStyle w:val="berschrift3"/>
        <w:rPr>
          <w:sz w:val="24"/>
        </w:rPr>
      </w:pPr>
      <w:bookmarkStart w:id="51" w:name="_Toc495310651"/>
      <w:r w:rsidRPr="007C669B">
        <w:rPr>
          <w:sz w:val="24"/>
        </w:rPr>
        <w:t>Projekt SoPHiA - Sozialraumplanung für Menschen mit und ohne Behinderung im Alter</w:t>
      </w:r>
      <w:bookmarkEnd w:id="51"/>
    </w:p>
    <w:p w:rsidR="007C669B" w:rsidRPr="006146B7" w:rsidRDefault="007C669B" w:rsidP="007C669B">
      <w:r>
        <w:t>D</w:t>
      </w:r>
      <w:r w:rsidRPr="00132075">
        <w:t>as Interesse und die Anforderung, sozialraumorientiert</w:t>
      </w:r>
      <w:r w:rsidR="009547DD">
        <w:t>e</w:t>
      </w:r>
      <w:r w:rsidRPr="00132075">
        <w:t xml:space="preserve"> Lösungsstrategie</w:t>
      </w:r>
      <w:r w:rsidR="009547DD">
        <w:t>n</w:t>
      </w:r>
      <w:r w:rsidRPr="00132075">
        <w:t xml:space="preserve"> zu entwickeln, um demographiefeste Quartiere zu stärken, stand im Fokus des Forschungsprojektes SoPHiA, das vom Bundesministerium für Bildung und Forschung gefördert wurde. </w:t>
      </w:r>
      <w:r w:rsidR="003F1BDA">
        <w:t xml:space="preserve">Die </w:t>
      </w:r>
      <w:r>
        <w:t xml:space="preserve">kommunale Sozialplanung </w:t>
      </w:r>
      <w:r w:rsidR="003F1BDA">
        <w:t xml:space="preserve">sollte als Koordinierungsstelle gemeinsam mit verschiedenen Akteure, Bürgerinnen und Bürgern </w:t>
      </w:r>
      <w:r>
        <w:t xml:space="preserve">Lösungsbausteine </w:t>
      </w:r>
      <w:r w:rsidR="003F1BDA">
        <w:t xml:space="preserve">für den Sozialraum diskursiv </w:t>
      </w:r>
      <w:r>
        <w:t xml:space="preserve">erarbeiten </w:t>
      </w:r>
      <w:r>
        <w:fldChar w:fldCharType="begin"/>
      </w:r>
      <w:r>
        <w:instrText>ADDIN CITAVI.PLACEHOLDER 2f42161e-d41a-4eaf-8f89-343a18c4fa03 PFBsYWNlaG9sZGVyPg0KICA8QWRkSW5WZXJzaW9uPjQuMi4wLjExPC9BZGRJblZlcnNpb24+DQogIDxJZD4yZjQyMTYxZS1kNDFhLTRlYWYtOGY4OS0zNDNhMThjNGZhMDM8L0lkPg0KICA8RW50cmllcz4NCiAgICA8RW50cnk+DQogICAgICA8SWQ+NzczYTA5YzQtM2NjMS00NzcxLWIxYTgtYWY2YzdkNmM4ZDNiPC9JZD4NCiAgICAgIDxSZWZlcmVuY2VJZD5jMzA2OTNmZi04MmEyLTQwYTItOTJmYy04OTk2OTBjZDVhYTc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ZGVrb2hyIDIwMTcpPC9UZXh0Pg0KICAgIDwvVGV4dFVuaXQ+DQogIDwvVGV4dFVuaXRzPg0KPC9QbGFjZWhvbGRlcj4=</w:instrText>
      </w:r>
      <w:r>
        <w:fldChar w:fldCharType="separate"/>
      </w:r>
      <w:bookmarkStart w:id="52" w:name="_CTVP0012f42161ed41a4eaf8f89343a18c4fa03"/>
      <w:r>
        <w:t>(Rodekohr 2017)</w:t>
      </w:r>
      <w:bookmarkEnd w:id="52"/>
      <w:r>
        <w:fldChar w:fldCharType="end"/>
      </w:r>
      <w:r>
        <w:t>. Als Kooperationspartner wurden die Hauptakteure der Sozialplanung im Rahmen der Alten-</w:t>
      </w:r>
      <w:r w:rsidR="009547DD">
        <w:t xml:space="preserve"> </w:t>
      </w:r>
      <w:r>
        <w:t>und Behindertenhilfe sowie die zuständigen Sozialplaner und Behindertenbeauftragten</w:t>
      </w:r>
      <w:r w:rsidR="009547DD" w:rsidRPr="009547DD">
        <w:t xml:space="preserve"> </w:t>
      </w:r>
      <w:r w:rsidR="009547DD">
        <w:t>miteinbezogen</w:t>
      </w:r>
      <w:r>
        <w:t xml:space="preserve">. Ziel des Projektes ist die Analyse und Zusammenführung der Planungspraxen der Alten- und Teilhabeplanung hin zu einer intensiven sozialraumorientierten Praxis der Sozialplanung für das Alter(n). Es wurden Methoden erprobt, um Menschen mit Behinderung in Beteiligungsprozesse einzubeziehen und ihnen eine gesellschaftliche und politische Teilhabe zu ermöglichen, zum Beispiel </w:t>
      </w:r>
      <w:r w:rsidR="009547DD">
        <w:t xml:space="preserve">durch </w:t>
      </w:r>
      <w:r>
        <w:t>Zukunftswerkstätten, aufsuchende Befragung, thematische Arbeitsgruppen, Fokusgruppeninterviews</w:t>
      </w:r>
      <w:r w:rsidR="009547DD">
        <w:t xml:space="preserve"> oder</w:t>
      </w:r>
      <w:r>
        <w:t xml:space="preserve"> Sozialraumbegehung. </w:t>
      </w:r>
      <w:r w:rsidR="009547DD">
        <w:t xml:space="preserve">In dem Artikel von Richter oder auch in dem Projektbericht </w:t>
      </w:r>
      <w:r w:rsidR="009547DD">
        <w:fldChar w:fldCharType="begin"/>
      </w:r>
      <w:r w:rsidR="009547DD">
        <w:instrText>ADDIN CITAVI.PLACEHOLDER 24611278-f33c-4e18-9752-39c990ecd82c PFBsYWNlaG9sZGVyPg0KICA8QWRkSW5WZXJzaW9uPjQuMi4wLjExPC9BZGRJblZlcnNpb24+DQogIDxJZD4yNDYxMTI3OC1mMzNjLTRlMTgtOTc1Mi0zOWM5OTBlY2Q4MmM8L0lkPg0KICA8RW50cmllcz4NCiAgICA8RW50cnk+DQogICAgICA8SWQ+ZjcxZTIzY2YtMzBlZC00YTgwLWEwMmYtYmFlODNlZTZjNDc4PC9JZD4NCiAgICAgIDxSZWZlcmVuY2VJZD41MjA2OTAwMi1kZjMxLTQwMDUtYTBmZS1lMjM1Nzk5NzgzZm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V3ZXItR3JhdW1hbm4gZXQgYWwuIDIwMTYpPC9UZXh0Pg0KICAgIDwvVGV4dFVuaXQ+DQogIDwvVGV4dFVuaXRzPg0KPC9QbGFjZWhvbGRlcj4=</w:instrText>
      </w:r>
      <w:r w:rsidR="009547DD">
        <w:fldChar w:fldCharType="separate"/>
      </w:r>
      <w:r w:rsidR="009547DD">
        <w:t>(Frewer-Graumann et al. 2016)</w:t>
      </w:r>
      <w:r w:rsidR="009547DD">
        <w:fldChar w:fldCharType="end"/>
      </w:r>
      <w:r w:rsidR="003F1BDA">
        <w:t xml:space="preserve"> </w:t>
      </w:r>
      <w:r>
        <w:t xml:space="preserve">wurden </w:t>
      </w:r>
      <w:r w:rsidR="00A77BC0">
        <w:t xml:space="preserve">gesundheitsbezogene </w:t>
      </w:r>
      <w:r>
        <w:t>Selbsthilfeorganisationen oder Selbsthilfegruppen nicht genannt, obwohl diese gerade mit ihrer Expertise einen hohen Mehrwert für die zukünftige Sozialplanung gehabt hätten.</w:t>
      </w:r>
    </w:p>
    <w:p w:rsidR="007C669B" w:rsidRDefault="007C669B" w:rsidP="007C669B"/>
    <w:p w:rsidR="007C669B" w:rsidRPr="007C669B" w:rsidRDefault="007C669B" w:rsidP="007C669B">
      <w:pPr>
        <w:pStyle w:val="berschrift3"/>
        <w:rPr>
          <w:sz w:val="24"/>
        </w:rPr>
      </w:pPr>
      <w:bookmarkStart w:id="53" w:name="_Toc495310652"/>
      <w:r w:rsidRPr="007C669B">
        <w:rPr>
          <w:sz w:val="24"/>
        </w:rPr>
        <w:t>Projekt Amiqus ältere MigrantInnen im Quartier</w:t>
      </w:r>
      <w:bookmarkEnd w:id="53"/>
    </w:p>
    <w:p w:rsidR="007C669B" w:rsidRDefault="007C669B" w:rsidP="007C669B">
      <w:r>
        <w:t xml:space="preserve">Ein weiteres Projekt im Quartier </w:t>
      </w:r>
      <w:r w:rsidR="009547DD">
        <w:t xml:space="preserve">ist </w:t>
      </w:r>
      <w:r>
        <w:t xml:space="preserve">„Amiqus“, ein Forschungsprojekt zur Stützung und Indizierung von Netzwerken der Selbstorganisation und Selbsthilfe, gefördert vom Bundesministerium für Bildung und Forschung </w:t>
      </w:r>
      <w:r>
        <w:fldChar w:fldCharType="begin"/>
      </w:r>
      <w:r>
        <w:instrText>ADDIN CITAVI.PLACEHOLDER a1e1c540-ed56-4065-80a7-76e07016d0fb PFBsYWNlaG9sZGVyPg0KICA8QWRkSW5WZXJzaW9uPjQuMi4wLjExPC9BZGRJblZlcnNpb24+DQogIDxJZD5hMWUxYzU0MC1lZDU2LTQwNjUtODBhNy03NmUwNzAxNmQwZmI8L0lkPg0KICA8RW50cmllcz4NCiAgICA8RW50cnk+DQogICAgICA8SWQ+NmU1YjkxNjYtNDI5ZC00Yzc0LWE1NDAtNmIxYWM5MjczYWJiPC9JZD4NCiAgICAgIDxSZWZlcmVuY2VJZD43NTNmODI3OC01NGY5LTRkZGMtYTVhYi0zMGJkMTYwMzI4MTk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5IHVuZCBBbGlzY2ggMjAxMyk8L1RleHQ+DQogICAgPC9UZXh0VW5pdD4NCiAgPC9UZXh0VW5pdHM+DQo8L1BsYWNlaG9sZGVyPg==</w:instrText>
      </w:r>
      <w:r>
        <w:fldChar w:fldCharType="separate"/>
      </w:r>
      <w:bookmarkStart w:id="54" w:name="_CTVP001a1e1c540ed56406580a776e07016d0fb"/>
      <w:r>
        <w:t>(May und Alisch 2013)</w:t>
      </w:r>
      <w:bookmarkEnd w:id="54"/>
      <w:r>
        <w:fldChar w:fldCharType="end"/>
      </w:r>
      <w:r>
        <w:t>. Von 2009-2012 arbeiteten ältere Migrantinnen und Migranten aus sechs verschiedenen Nationen zusammen. In wöchentlichen Treffen wurden die unterschiedlichen Formen der Alltagsorganisation, der Nachbarschaftshilfe und die Nutzung und Nutzbarkeit der infrastrukturellen Angebote rekonstruiert. Zudem wurden 801 ältere Zuwandererrinnen und Zuwanderer an vier Projektstandorten (Fulda, München und Wiesbaden) befragt. Diese Befragung lieferte wichtige neue Erkenntnisse zu vorhandenen Ansätzen von Selbstorganisation und Selbsthilfe bei älteren, benachteiligten Menschen mit und ohne Migrations</w:t>
      </w:r>
      <w:r w:rsidR="009547DD">
        <w:t>hintergrund</w:t>
      </w:r>
      <w:r>
        <w:t>. Überrasch</w:t>
      </w:r>
      <w:r w:rsidR="009547DD">
        <w:t xml:space="preserve">end sind </w:t>
      </w:r>
      <w:r>
        <w:t>die Forschungsergebnisse, die die Bedeutung des Quartiers und des nachbarschaftlichen Zusammenlebens im Alter aufzeigen. Bei älteren Migranten handelt es sich um eine Bevölkerungsgruppe, die in besonderer Weise die Ausprägungen des demographischen Wandels verdeutlich</w:t>
      </w:r>
      <w:r w:rsidR="009547DD">
        <w:t>en</w:t>
      </w:r>
      <w:r>
        <w:t>. Die Gesellschaft wird nicht nur älter, sondern auch</w:t>
      </w:r>
      <w:r w:rsidR="003F1BDA">
        <w:t xml:space="preserve"> „</w:t>
      </w:r>
      <w:r>
        <w:t xml:space="preserve"> bunter</w:t>
      </w:r>
      <w:r w:rsidR="003F1BDA">
        <w:t>“</w:t>
      </w:r>
      <w:r>
        <w:t>, ohne dass die Bedürfnisse, Interessen und Teilhabemöglichkeiten im Rentenalter bisher bekannt waren. Das Projekt zeigt , wie es praktisch gelingen kann</w:t>
      </w:r>
      <w:r w:rsidR="009547DD">
        <w:t>,</w:t>
      </w:r>
      <w:r>
        <w:t xml:space="preserve"> mit den oftmals als unerreichbar beschriebenen Menschen</w:t>
      </w:r>
      <w:r w:rsidR="009547DD">
        <w:t>,</w:t>
      </w:r>
      <w:r>
        <w:t xml:space="preserve"> gemeinsame Projekte fürs Alter zu entwickeln und im kleinen Rahmen gemeinsam umzusetzen</w:t>
      </w:r>
      <w:r w:rsidR="003F1BDA">
        <w:fldChar w:fldCharType="begin"/>
      </w:r>
      <w:r w:rsidR="003F1BDA">
        <w:instrText>ADDIN CITAVI.PLACEHOLDER a1e1c540-ed56-4065-80a7-76e07016d0fb PFBsYWNlaG9sZGVyPg0KICA8QWRkSW5WZXJzaW9uPjQuMi4wLjExPC9BZGRJblZlcnNpb24+DQogIDxJZD5hMWUxYzU0MC1lZDU2LTQwNjUtODBhNy03NmUwNzAxNmQwZmI8L0lkPg0KICA8RW50cmllcz4NCiAgICA8RW50cnk+DQogICAgICA8SWQ+NmU1YjkxNjYtNDI5ZC00Yzc0LWE1NDAtNmIxYWM5MjczYWJiPC9JZD4NCiAgICAgIDxSZWZlcmVuY2VJZD43NTNmODI3OC01NGY5LTRkZGMtYTVhYi0zMGJkMTYwMzI4MTk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5IHVuZCBBbGlzY2ggMjAxMyk8L1RleHQ+DQogICAgPC9UZXh0VW5pdD4NCiAgPC9UZXh0VW5pdHM+DQo8L1BsYWNlaG9sZGVyPg==</w:instrText>
      </w:r>
      <w:r w:rsidR="003F1BDA">
        <w:fldChar w:fldCharType="separate"/>
      </w:r>
      <w:r w:rsidR="003F1BDA">
        <w:t>(May und Alisch 2013)</w:t>
      </w:r>
      <w:r w:rsidR="003F1BDA">
        <w:fldChar w:fldCharType="end"/>
      </w:r>
      <w:r>
        <w:t>.</w:t>
      </w:r>
    </w:p>
    <w:p w:rsidR="007C669B" w:rsidRDefault="00A77BC0" w:rsidP="007C669B">
      <w:r>
        <w:t xml:space="preserve">Gesundheitsbezogene </w:t>
      </w:r>
      <w:r w:rsidR="007C669B">
        <w:t xml:space="preserve">Selbsthilfeorganisationen und Selbsthilfegruppen wurden in dem Projekt zwar nicht genannt, jedoch Vereine, Nachbarschaftsvereine, Netzwerke 55+, Kulturpflege, Frauentreffs oder Cafés, Gesundheitsberatung oder Generationentreffs. Im Rahmen dieser sozialen Unterstützung und Kontaktstellen </w:t>
      </w:r>
      <w:r w:rsidR="009547DD">
        <w:t xml:space="preserve">sind </w:t>
      </w:r>
      <w:r w:rsidR="007C669B">
        <w:t xml:space="preserve">Selbsthilfegruppen </w:t>
      </w:r>
      <w:r w:rsidR="009547DD">
        <w:t xml:space="preserve">ebenfalls </w:t>
      </w:r>
      <w:r w:rsidR="007C669B">
        <w:t xml:space="preserve">dort zu verorten. Die stärksten Zusammenhänge bei nahezu allen Items zur Alltagsorganisation finden sich in der Variable „Quartier“. In den Wohnquartieren finden sich vielfältige Formen informeller Unterstützung im Alltag. Dieses informelle Engagement der älteren Migrantinnen wird systematisch übersehen und unterschätzt. Dennoch wird es weiterhin schwierig werden, ältere Migrantinnen als Bürger und als Zielgruppe für die Selbsthilfe zu gewinnen oder zu aktivieren. </w:t>
      </w:r>
      <w:r w:rsidR="007C669B" w:rsidRPr="00F61FBF">
        <w:t xml:space="preserve">Für den Zugang zu </w:t>
      </w:r>
      <w:r w:rsidR="007C669B">
        <w:t>Personen mit Migrationshintergrund</w:t>
      </w:r>
      <w:r w:rsidR="007C669B" w:rsidRPr="00F61FBF">
        <w:t xml:space="preserve"> können </w:t>
      </w:r>
      <w:r w:rsidR="007C669B">
        <w:t xml:space="preserve">auch hier </w:t>
      </w:r>
      <w:r w:rsidR="007C669B" w:rsidRPr="00F61FBF">
        <w:t>Schlüsselpersonen, die mit den Regelstrukturen und der Migrantenorganisation vertraut sind, einen wichtigen Beitrag leisten</w:t>
      </w:r>
      <w:r w:rsidR="007C669B">
        <w:t xml:space="preserve"> </w:t>
      </w:r>
      <w:r w:rsidR="007C669B">
        <w:fldChar w:fldCharType="begin"/>
      </w:r>
      <w:r w:rsidR="007C669B">
        <w:instrText>ADDIN CITAVI.PLACEHOLDER 0164d4cc-ab0b-4d04-b8a6-2e13941faa4f PFBsYWNlaG9sZGVyPg0KICA8QWRkSW5WZXJzaW9uPjQuMi4wLjExPC9BZGRJblZlcnNpb24+DQogIDxJZD4wMTY0ZDRjYy1hYjBiLTRkMDQtYjhhNi0yZTEzOTQxZmFhNGY8L0lkPg0KICA8RW50cmllcz4NCiAgICA8RW50cnk+DQogICAgICA8SWQ+MmE5MzQxNzAtNzY0Zi00MWQ2LTk4M2QtNTE1ZTI2OTI3NjI4PC9JZD4NCiAgICAgIDxSZWZlcmVuY2VJZD5kMTlmNTQzZi0zOTE1LTQ1NTYtYWJkMi1mYzg2MjhhNWUyN2M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9obmVyLUtvYmwgdW5kIEdlaHJpZyAyMDE3KTwvVGV4dD4NCiAgICA8L1RleHRVbml0Pg0KICA8L1RleHRVbml0cz4NCjwvUGxhY2Vob2xkZXI+</w:instrText>
      </w:r>
      <w:r w:rsidR="007C669B">
        <w:fldChar w:fldCharType="separate"/>
      </w:r>
      <w:bookmarkStart w:id="55" w:name="_CTVP0010164d4ccab0b4d04b8a62e13941faa4f"/>
      <w:r w:rsidR="007C669B">
        <w:t>(Johner-Kobl und Gehrig 2017)</w:t>
      </w:r>
      <w:bookmarkEnd w:id="55"/>
      <w:r w:rsidR="007C669B">
        <w:fldChar w:fldCharType="end"/>
      </w:r>
      <w:r w:rsidR="007C669B">
        <w:t xml:space="preserve"> </w:t>
      </w:r>
      <w:r w:rsidR="007C669B">
        <w:fldChar w:fldCharType="begin"/>
      </w:r>
      <w:r w:rsidR="007C669B">
        <w:instrText>ADDIN CITAVI.PLACEHOLDER 0e517875-f8b3-4b68-bf21-2a63a64a7da3 PFBsYWNlaG9sZGVyPg0KICA8QWRkSW5WZXJzaW9uPjQuMi4wLjExPC9BZGRJblZlcnNpb24+DQogIDxJZD4wZTUxNzg3NS1mOGIzLTRiNjgtYmYyMS0yYTYzYTY0YTdkYTM8L0lkPg0KICA8RW50cmllcz4NCiAgICA8RW50cnk+DQogICAgICA8SWQ+NzY5YmYzNTktMGQ3NC00OGFkLThlOWQtNThiYzFhZDkwOWQxPC9JZD4NCiAgICAgIDxSZWZlcmVuY2VJZD45NWQ3YjA4ZC00MmNiLTQ2ZjQtOTA3MS1kN2YwMGJjYWM1OTA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MOkZmVyIGV0IGFsLiAyMDE1KTwvVGV4dD4NCiAgICA8L1RleHRVbml0Pg0KICA8L1RleHRVbml0cz4NCjwvUGxhY2Vob2xkZXI+</w:instrText>
      </w:r>
      <w:r w:rsidR="007C669B">
        <w:fldChar w:fldCharType="separate"/>
      </w:r>
      <w:bookmarkStart w:id="56" w:name="_CTVP0010e517875f8b34b68bf212a63a64a7da3"/>
      <w:r w:rsidR="007C669B">
        <w:t>(Schäfer et al. 2015)</w:t>
      </w:r>
      <w:bookmarkEnd w:id="56"/>
      <w:r w:rsidR="007C669B">
        <w:fldChar w:fldCharType="end"/>
      </w:r>
      <w:r w:rsidR="007C669B" w:rsidRPr="00F61FBF">
        <w:t>.</w:t>
      </w:r>
      <w:r w:rsidR="007C669B">
        <w:t xml:space="preserve"> </w:t>
      </w:r>
    </w:p>
    <w:p w:rsidR="009410C4" w:rsidRDefault="009410C4">
      <w:pPr>
        <w:rPr>
          <w:rFonts w:asciiTheme="majorHAnsi" w:eastAsiaTheme="majorEastAsia" w:hAnsiTheme="majorHAnsi" w:cstheme="majorBidi"/>
          <w:b/>
          <w:bCs/>
          <w:color w:val="4F81BD" w:themeColor="accent1"/>
          <w:sz w:val="24"/>
        </w:rPr>
      </w:pPr>
      <w:r>
        <w:rPr>
          <w:sz w:val="24"/>
        </w:rPr>
        <w:br w:type="page"/>
      </w:r>
    </w:p>
    <w:p w:rsidR="007C669B" w:rsidRPr="007C669B" w:rsidRDefault="007C669B" w:rsidP="007C669B">
      <w:pPr>
        <w:pStyle w:val="berschrift3"/>
        <w:rPr>
          <w:sz w:val="24"/>
        </w:rPr>
      </w:pPr>
      <w:bookmarkStart w:id="57" w:name="_Toc495310653"/>
      <w:r w:rsidRPr="007C669B">
        <w:rPr>
          <w:sz w:val="24"/>
        </w:rPr>
        <w:lastRenderedPageBreak/>
        <w:t>Projekte aus der Praxisdatenbank „Gesundheitliche Chancengleichheit“</w:t>
      </w:r>
      <w:bookmarkEnd w:id="57"/>
    </w:p>
    <w:p w:rsidR="007C669B" w:rsidRPr="003A1239" w:rsidRDefault="007C669B" w:rsidP="007C669B">
      <w:pPr>
        <w:spacing w:after="0"/>
      </w:pPr>
      <w:r>
        <w:t xml:space="preserve">Die Literaturrecherche ergab wenig systematisch-empirisches Wissen darüber, wie die Selbsthilfe in die Prozesse einer nachhaltig-integrierten Sozialraumentwicklung und </w:t>
      </w:r>
      <w:r w:rsidR="007557F3">
        <w:t xml:space="preserve">in Quartieren </w:t>
      </w:r>
      <w:r>
        <w:t>stattfinden und verlaufen</w:t>
      </w:r>
      <w:r w:rsidR="007557F3">
        <w:t xml:space="preserve"> kann</w:t>
      </w:r>
      <w:r>
        <w:t xml:space="preserve"> </w:t>
      </w:r>
      <w:r>
        <w:fldChar w:fldCharType="begin"/>
      </w:r>
      <w:r>
        <w:instrText>ADDIN CITAVI.PLACEHOLDER b210b48c-d1fa-4fbf-909a-eb929be39205 PFBsYWNlaG9sZGVyPg0KICA8QWRkSW5WZXJzaW9uPjQuMi4wLjExPC9BZGRJblZlcnNpb24+DQogIDxJZD5iMjEwYjQ4Yy1kMWZhLTRmYmYtOTA5YS1lYjkyOWJlMzkyMDU8L0lkPg0KICA8RW50cmllcz4NCiAgICA8RW50cnk+DQogICAgICA8SWQ+YWZlMjI0N2MtZTBkNC00ZmJlLTk2M2EtNDQ4M2FiYjcxMWMwPC9JZD4NCiAgICAgIDxSZWZlcmVuY2VJZD5jYzZkNGFiMC1mOWY5LTRjYjYtODM4OC1jYmViM2M1MTZjMzU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Wx6LU5pZXN3YW5kdCBldCBhbC4gMjAxNik8L1RleHQ+DQogICAgPC9UZXh0VW5pdD4NCiAgPC9UZXh0VW5pdHM+DQo8L1BsYWNlaG9sZGVyPg==</w:instrText>
      </w:r>
      <w:r>
        <w:fldChar w:fldCharType="separate"/>
      </w:r>
      <w:bookmarkStart w:id="58" w:name="_CTVP001b210b48cd1fa4fbf909aeb929be39205"/>
      <w:r>
        <w:t>(Schulz-Nieswandt et al. 2016)</w:t>
      </w:r>
      <w:bookmarkEnd w:id="58"/>
      <w:r>
        <w:fldChar w:fldCharType="end"/>
      </w:r>
      <w:r w:rsidR="007557F3">
        <w:t>.</w:t>
      </w:r>
      <w:r>
        <w:t xml:space="preserve"> Darum wurde ein weiterer Zugangsweg mit der Praxisdatenbank des </w:t>
      </w:r>
      <w:r w:rsidRPr="003A1239">
        <w:t>Kooperationsverbundes „Gesundheitliche Chancengleichheit“</w:t>
      </w:r>
      <w:r>
        <w:t xml:space="preserve"> gewählt. „Gesundheitliche Chancengleichheit“ ist ein Verbundprojekt der </w:t>
      </w:r>
      <w:hyperlink r:id="rId17" w:tooltip="Bundeszentrale für gesundheitliche Aufklärung" w:history="1">
        <w:r w:rsidRPr="003A1239">
          <w:t>Bundeszentrale für gesundheitliche Aufklärung (BZgA)</w:t>
        </w:r>
      </w:hyperlink>
      <w:r>
        <w:t xml:space="preserve">, der Bundes- und Landesvereinigungen für Gesundheit, von </w:t>
      </w:r>
      <w:hyperlink r:id="rId18" w:tooltip="Krankenkasse" w:history="1">
        <w:r w:rsidRPr="003A1239">
          <w:t>Krankenkassen</w:t>
        </w:r>
      </w:hyperlink>
      <w:r>
        <w:t xml:space="preserve"> und </w:t>
      </w:r>
      <w:hyperlink r:id="rId19" w:tooltip="Ärzteverband" w:history="1">
        <w:r w:rsidRPr="003A1239">
          <w:t>Ärzteverbänden</w:t>
        </w:r>
      </w:hyperlink>
      <w:r>
        <w:t xml:space="preserve">, dem </w:t>
      </w:r>
      <w:hyperlink r:id="rId20" w:tooltip="Deutscher Städtetag" w:history="1">
        <w:r w:rsidRPr="003A1239">
          <w:t>Deutschen Städtetag</w:t>
        </w:r>
      </w:hyperlink>
      <w:r>
        <w:t xml:space="preserve">, der </w:t>
      </w:r>
      <w:hyperlink r:id="rId21" w:tooltip="Bundesagentur für Arbeit" w:history="1">
        <w:r w:rsidRPr="003A1239">
          <w:t>Bundesagentur für Arbeit</w:t>
        </w:r>
      </w:hyperlink>
      <w:r>
        <w:t>, Wohlfahrtsverbänden und vielen weiteren Partnerorganisationen. Der Verbund wurde 2003 auf Initiative der BZgA gegründet. D</w:t>
      </w:r>
      <w:r w:rsidR="007557F3">
        <w:t>ie</w:t>
      </w:r>
      <w:r>
        <w:t xml:space="preserve"> Praxisdatenbank wurde 2003 initiiert und wird stetig weiterentwickelt </w:t>
      </w:r>
      <w:r>
        <w:fldChar w:fldCharType="begin"/>
      </w:r>
      <w:r>
        <w:instrText>ADDIN CITAVI.PLACEHOLDER 658d784a-3bd5-461d-b1af-855b17869581 PFBsYWNlaG9sZGVyPg0KICA8QWRkSW5WZXJzaW9uPjQuMi4wLjExPC9BZGRJblZlcnNpb24+DQogIDxJZD42NThkNzg0YS0zYmQ1LTQ2MWQtYjFhZi04NTViMTc4Njk1ODE8L0lkPg0KICA8RW50cmllcz4NCiAgICA8RW50cnk+DQogICAgICA8SWQ+ZTljYjg0ZmQtZmFkNC00ZjEyLTliODEtMTMwOThlNDhmOTA4PC9JZD4NCiAgICAgIDxSZWZlcmVuY2VJZD5jMzIyOGI3OC1jMmExLTQ0OTEtYWFmYS03ODQ1MmFkZjFmZjk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lpnQSAyMDExKTwvVGV4dD4NCiAgICA8L1RleHRVbml0Pg0KICA8L1RleHRVbml0cz4NCjwvUGxhY2Vob2xkZXI+</w:instrText>
      </w:r>
      <w:r>
        <w:fldChar w:fldCharType="separate"/>
      </w:r>
      <w:bookmarkStart w:id="59" w:name="_CTVP001658d784a3bd5461db1af855b17869581"/>
      <w:r>
        <w:t>(BZgA 2011)</w:t>
      </w:r>
      <w:bookmarkEnd w:id="59"/>
      <w:r>
        <w:fldChar w:fldCharType="end"/>
      </w:r>
      <w:r w:rsidR="007557F3">
        <w:t>;</w:t>
      </w:r>
      <w:r>
        <w:t xml:space="preserve"> Sie</w:t>
      </w:r>
      <w:r w:rsidRPr="003A1239">
        <w:t xml:space="preserve"> bietet einen Überblick über bundesweite </w:t>
      </w:r>
      <w:r>
        <w:t xml:space="preserve">„vor Ort“ </w:t>
      </w:r>
      <w:r w:rsidRPr="003A1239">
        <w:t>Angebote und Maßnahmen, die sich an Menschen in schwieriger sozialer Lage richten</w:t>
      </w:r>
      <w:r w:rsidR="007557F3">
        <w:t xml:space="preserve"> und </w:t>
      </w:r>
      <w:r w:rsidRPr="003A1239">
        <w:t xml:space="preserve">Adressen und Angebotsbeschreibungen </w:t>
      </w:r>
      <w:r w:rsidR="007557F3">
        <w:t xml:space="preserve">bereithalten und </w:t>
      </w:r>
      <w:r w:rsidRPr="003A1239">
        <w:t xml:space="preserve">übersichtlich präsentieren. Insgesamt befinden sich </w:t>
      </w:r>
      <w:r>
        <w:t xml:space="preserve">mehr als 2.500 Projekte, Programme und Netzwerke in </w:t>
      </w:r>
      <w:r w:rsidRPr="003A1239">
        <w:t>der Praxisdatenbank</w:t>
      </w:r>
      <w:r>
        <w:t>, nach denen online recherchiert werden kann.</w:t>
      </w:r>
      <w:r w:rsidRPr="003A1239">
        <w:t xml:space="preserve"> </w:t>
      </w:r>
    </w:p>
    <w:p w:rsidR="007C669B" w:rsidRDefault="007C669B" w:rsidP="007C669B">
      <w:pPr>
        <w:spacing w:after="0"/>
      </w:pPr>
    </w:p>
    <w:p w:rsidR="007C669B" w:rsidRDefault="007C669B" w:rsidP="007C669B">
      <w:pPr>
        <w:spacing w:after="0"/>
      </w:pPr>
      <w:r w:rsidRPr="003A1239">
        <w:t xml:space="preserve">Unter </w:t>
      </w:r>
      <w:hyperlink r:id="rId22" w:history="1">
        <w:r w:rsidRPr="003A1239">
          <w:t>https://www.gesundheitliche-chancengleichheit.de/praxisdatenbank/recherche/</w:t>
        </w:r>
      </w:hyperlink>
      <w:r>
        <w:t xml:space="preserve"> wurde deshalb </w:t>
      </w:r>
      <w:r w:rsidR="007557F3">
        <w:t xml:space="preserve">nach </w:t>
      </w:r>
      <w:r>
        <w:t>verschiedene</w:t>
      </w:r>
      <w:r w:rsidR="007557F3">
        <w:t>n</w:t>
      </w:r>
      <w:r>
        <w:t xml:space="preserve"> Begriffen </w:t>
      </w:r>
      <w:r w:rsidRPr="00712700">
        <w:t>recherchiert, deren Zielgruppe chronisch erkrankte Menschen sind</w:t>
      </w:r>
      <w:r>
        <w:t xml:space="preserve"> und die sich im Quartier oder in einem Stadtteil stattfinden. Gesucht wurde nach Themen und Lebenswelt, im Detail: </w:t>
      </w:r>
    </w:p>
    <w:p w:rsidR="007C669B" w:rsidRDefault="007C669B" w:rsidP="007C669B">
      <w:pPr>
        <w:spacing w:after="0"/>
      </w:pPr>
    </w:p>
    <w:p w:rsidR="007C669B" w:rsidRDefault="007C669B" w:rsidP="007C669B">
      <w:pPr>
        <w:pStyle w:val="Listenabsatz"/>
        <w:numPr>
          <w:ilvl w:val="0"/>
          <w:numId w:val="8"/>
        </w:numPr>
        <w:spacing w:after="0"/>
        <w:jc w:val="left"/>
      </w:pPr>
      <w:r>
        <w:t xml:space="preserve">unter </w:t>
      </w:r>
      <w:r w:rsidRPr="00712700">
        <w:t xml:space="preserve">„Themen“: Aktionsbündnisse, Gesundheits- und Pflegekonferenzen, HIV/Aids, sektorenübergreifende Versorgung, kognitive Einschränkungen/Demenz, Netzwerkarbeit, Multimobilität, Pflegebedürftigkeit, Psychische Gesundheit, Selbsthilfe, soziale Teilhabe, Stadtteil/Gemeinwesenarbeit/Nachbarschaftsnetzwerke, Steigerung der Selbstständigkeit, Stressbewältigung, Sucht, Unfall/Sturz-Prävention, Unterstützung von pflegenden Angehörigen und Wohnqualität. </w:t>
      </w:r>
    </w:p>
    <w:p w:rsidR="007C669B" w:rsidRPr="00712700" w:rsidRDefault="007C669B" w:rsidP="007C669B">
      <w:pPr>
        <w:pStyle w:val="Listenabsatz"/>
        <w:numPr>
          <w:ilvl w:val="0"/>
          <w:numId w:val="8"/>
        </w:numPr>
        <w:spacing w:after="0"/>
        <w:jc w:val="left"/>
      </w:pPr>
      <w:r>
        <w:t xml:space="preserve">Unter </w:t>
      </w:r>
      <w:r w:rsidRPr="00712700">
        <w:t>„Lebenswelt“: Verein/Verband, häusliches Umfeld, Stadt/Stadtteil/Quartier/Kommune, Nachbarschaftshaus/Stadtteilzentrum, Mehrgenerationenhaus, Pflegestützpunkt/Senioren Büro, Pflegeheim und ambulante Pflege</w:t>
      </w:r>
      <w:r>
        <w:t>.</w:t>
      </w:r>
      <w:r w:rsidRPr="00712700">
        <w:t xml:space="preserve"> </w:t>
      </w:r>
    </w:p>
    <w:p w:rsidR="007C669B" w:rsidRDefault="007C669B" w:rsidP="007C669B"/>
    <w:p w:rsidR="007C669B" w:rsidRDefault="007C669B" w:rsidP="007C669B">
      <w:r>
        <w:t xml:space="preserve">Die Recherche </w:t>
      </w:r>
      <w:r w:rsidRPr="00A93382">
        <w:t>ergab 84</w:t>
      </w:r>
      <w:r>
        <w:t xml:space="preserve"> Projekte, in denen die Selbsthilfe entweder als Initiator oder als Kooperationspartner in einem Quartier oder Stadtteil wirken könnte(siehe Tabelle). In der anliegenden Tabelle werden die Projekte </w:t>
      </w:r>
      <w:r w:rsidR="00C35371">
        <w:t xml:space="preserve">differenziert </w:t>
      </w:r>
      <w:r>
        <w:t>nach Schwerpunkten, Anbieter</w:t>
      </w:r>
      <w:r w:rsidR="00C35371">
        <w:t>n</w:t>
      </w:r>
      <w:r>
        <w:t>, Inhalte</w:t>
      </w:r>
      <w:r w:rsidR="00C35371">
        <w:t>n</w:t>
      </w:r>
      <w:r>
        <w:t>, Kooperationspartner</w:t>
      </w:r>
      <w:r w:rsidR="00C35371">
        <w:t>n</w:t>
      </w:r>
      <w:r>
        <w:t>, Internetlink, Link auf Publikationen und Ort des Projekt</w:t>
      </w:r>
      <w:r w:rsidR="00C35371">
        <w:t>e</w:t>
      </w:r>
      <w:r>
        <w:t xml:space="preserve">s dargestellt. </w:t>
      </w:r>
      <w:r w:rsidR="005A64F3">
        <w:t>Zudem ist</w:t>
      </w:r>
      <w:r w:rsidR="00C35371">
        <w:t xml:space="preserve"> </w:t>
      </w:r>
      <w:r w:rsidR="005A64F3">
        <w:t>dargestellt</w:t>
      </w:r>
      <w:r>
        <w:t>, ob die Selbsthilfe als Kooperationspartner und</w:t>
      </w:r>
      <w:r w:rsidR="00C35371">
        <w:t xml:space="preserve">/oder </w:t>
      </w:r>
      <w:r>
        <w:t xml:space="preserve">Multiplikator in dem Projekt </w:t>
      </w:r>
      <w:r w:rsidR="00C35371">
        <w:t xml:space="preserve">angegeben </w:t>
      </w:r>
      <w:r w:rsidR="005A64F3">
        <w:t>wird</w:t>
      </w:r>
      <w:r>
        <w:t>. Schon vorweg sei gesagt, dass die Projekte, die ohne die Selbsthilfe agieren, als Möglichkeit der Kooperation und des Mitwirkens der Selbsthilfe im Stadtteil/Quartier angesehen werden könnten.</w:t>
      </w:r>
    </w:p>
    <w:p w:rsidR="009410C4" w:rsidRDefault="009410C4">
      <w:pPr>
        <w:rPr>
          <w:b/>
        </w:rPr>
      </w:pPr>
      <w:r>
        <w:rPr>
          <w:b/>
        </w:rPr>
        <w:br w:type="page"/>
      </w:r>
    </w:p>
    <w:p w:rsidR="007C669B" w:rsidRPr="00E66705" w:rsidRDefault="007C669B" w:rsidP="007C669B">
      <w:pPr>
        <w:rPr>
          <w:b/>
        </w:rPr>
      </w:pPr>
      <w:r w:rsidRPr="00E66705">
        <w:rPr>
          <w:b/>
        </w:rPr>
        <w:lastRenderedPageBreak/>
        <w:t>Insgesamt konnten 50 indikationsspezifische Projekte identifiziert werden:</w:t>
      </w:r>
    </w:p>
    <w:p w:rsidR="007C669B" w:rsidRDefault="007C669B" w:rsidP="007C669B">
      <w:pPr>
        <w:pStyle w:val="Listenabsatz"/>
        <w:numPr>
          <w:ilvl w:val="0"/>
          <w:numId w:val="9"/>
        </w:numPr>
        <w:spacing w:beforeLines="40" w:before="96" w:afterLines="40" w:after="96" w:line="240" w:lineRule="auto"/>
        <w:ind w:left="714" w:hanging="357"/>
      </w:pPr>
      <w:r>
        <w:t xml:space="preserve">Krebs: </w:t>
      </w:r>
      <w:r>
        <w:tab/>
      </w:r>
      <w:r>
        <w:tab/>
      </w:r>
      <w:r>
        <w:tab/>
      </w:r>
      <w:r>
        <w:tab/>
        <w:t xml:space="preserve">  2 Projekte</w:t>
      </w:r>
    </w:p>
    <w:p w:rsidR="007C669B" w:rsidRDefault="007C669B" w:rsidP="007C669B">
      <w:pPr>
        <w:pStyle w:val="Listenabsatz"/>
        <w:numPr>
          <w:ilvl w:val="0"/>
          <w:numId w:val="9"/>
        </w:numPr>
        <w:spacing w:beforeLines="40" w:before="96" w:afterLines="40" w:after="96" w:line="240" w:lineRule="auto"/>
        <w:ind w:left="714" w:hanging="357"/>
      </w:pPr>
      <w:r>
        <w:t xml:space="preserve">Demenz: </w:t>
      </w:r>
      <w:r>
        <w:tab/>
      </w:r>
      <w:r>
        <w:tab/>
      </w:r>
      <w:r>
        <w:tab/>
        <w:t>16 Projekte</w:t>
      </w:r>
    </w:p>
    <w:p w:rsidR="007C669B" w:rsidRDefault="007C669B" w:rsidP="007C669B">
      <w:pPr>
        <w:pStyle w:val="Listenabsatz"/>
        <w:numPr>
          <w:ilvl w:val="0"/>
          <w:numId w:val="9"/>
        </w:numPr>
        <w:spacing w:beforeLines="40" w:before="96" w:afterLines="40" w:after="96" w:line="240" w:lineRule="auto"/>
        <w:ind w:left="714" w:hanging="357"/>
      </w:pPr>
      <w:r>
        <w:t xml:space="preserve">AIDS/HIV: </w:t>
      </w:r>
      <w:r>
        <w:tab/>
      </w:r>
      <w:r>
        <w:tab/>
      </w:r>
      <w:r>
        <w:tab/>
        <w:t>13 Projekte</w:t>
      </w:r>
    </w:p>
    <w:p w:rsidR="007C669B" w:rsidRDefault="007C669B" w:rsidP="007C669B">
      <w:pPr>
        <w:pStyle w:val="Listenabsatz"/>
        <w:numPr>
          <w:ilvl w:val="0"/>
          <w:numId w:val="9"/>
        </w:numPr>
        <w:spacing w:beforeLines="40" w:before="96" w:afterLines="40" w:after="96" w:line="240" w:lineRule="auto"/>
        <w:ind w:left="714" w:hanging="357"/>
      </w:pPr>
      <w:r>
        <w:t xml:space="preserve">Sucht: </w:t>
      </w:r>
      <w:r>
        <w:tab/>
      </w:r>
      <w:r>
        <w:tab/>
      </w:r>
      <w:r>
        <w:tab/>
      </w:r>
      <w:r>
        <w:tab/>
        <w:t>10 Projekte</w:t>
      </w:r>
    </w:p>
    <w:p w:rsidR="007C669B" w:rsidRDefault="007C669B" w:rsidP="007C669B">
      <w:pPr>
        <w:pStyle w:val="Listenabsatz"/>
        <w:numPr>
          <w:ilvl w:val="0"/>
          <w:numId w:val="9"/>
        </w:numPr>
        <w:spacing w:beforeLines="40" w:before="96" w:afterLines="40" w:after="96" w:line="240" w:lineRule="auto"/>
        <w:ind w:left="714" w:hanging="357"/>
      </w:pPr>
      <w:r>
        <w:t xml:space="preserve">Psychische Erkrankungen: </w:t>
      </w:r>
      <w:r>
        <w:tab/>
        <w:t xml:space="preserve">  9 Projekte</w:t>
      </w:r>
    </w:p>
    <w:p w:rsidR="007C669B" w:rsidRDefault="007C669B" w:rsidP="007C669B">
      <w:pPr>
        <w:spacing w:beforeLines="40" w:before="96" w:afterLines="40" w:after="96" w:line="240" w:lineRule="auto"/>
      </w:pPr>
    </w:p>
    <w:p w:rsidR="007C669B" w:rsidRPr="00C0094E" w:rsidRDefault="007C669B" w:rsidP="007C669B">
      <w:pPr>
        <w:spacing w:beforeLines="40" w:before="96" w:afterLines="40" w:after="96" w:line="240" w:lineRule="auto"/>
        <w:rPr>
          <w:b/>
        </w:rPr>
      </w:pPr>
      <w:r w:rsidRPr="00C0094E">
        <w:rPr>
          <w:b/>
        </w:rPr>
        <w:t xml:space="preserve">Indikationsübergreifend sind </w:t>
      </w:r>
      <w:r>
        <w:rPr>
          <w:b/>
        </w:rPr>
        <w:t>34</w:t>
      </w:r>
      <w:r w:rsidRPr="00C0094E">
        <w:rPr>
          <w:b/>
        </w:rPr>
        <w:t xml:space="preserve"> Projekte angelegt:</w:t>
      </w:r>
    </w:p>
    <w:p w:rsidR="007C669B" w:rsidRDefault="007C669B" w:rsidP="007C669B">
      <w:pPr>
        <w:pStyle w:val="Listenabsatz"/>
        <w:numPr>
          <w:ilvl w:val="0"/>
          <w:numId w:val="9"/>
        </w:numPr>
        <w:spacing w:beforeLines="40" w:before="96" w:afterLines="40" w:after="96" w:line="240" w:lineRule="auto"/>
        <w:ind w:left="714" w:hanging="357"/>
      </w:pPr>
      <w:r>
        <w:t>Behinderung:</w:t>
      </w:r>
      <w:r>
        <w:tab/>
      </w:r>
      <w:r>
        <w:tab/>
      </w:r>
      <w:r>
        <w:tab/>
        <w:t xml:space="preserve">  7 Projekte</w:t>
      </w:r>
    </w:p>
    <w:p w:rsidR="007C669B" w:rsidRDefault="007C669B" w:rsidP="007C669B">
      <w:pPr>
        <w:pStyle w:val="Listenabsatz"/>
        <w:numPr>
          <w:ilvl w:val="0"/>
          <w:numId w:val="9"/>
        </w:numPr>
        <w:spacing w:beforeLines="40" w:before="96" w:afterLines="40" w:after="96" w:line="240" w:lineRule="auto"/>
        <w:ind w:left="714" w:hanging="357"/>
      </w:pPr>
      <w:r>
        <w:t>Pflege:</w:t>
      </w:r>
      <w:r w:rsidRPr="00C0094E">
        <w:t xml:space="preserve"> </w:t>
      </w:r>
      <w:r>
        <w:tab/>
      </w:r>
      <w:r>
        <w:tab/>
      </w:r>
      <w:r>
        <w:tab/>
      </w:r>
      <w:r>
        <w:tab/>
        <w:t xml:space="preserve">  3 Projekte</w:t>
      </w:r>
    </w:p>
    <w:p w:rsidR="007C669B" w:rsidRDefault="007C669B" w:rsidP="007C669B">
      <w:pPr>
        <w:pStyle w:val="Listenabsatz"/>
        <w:numPr>
          <w:ilvl w:val="0"/>
          <w:numId w:val="9"/>
        </w:numPr>
        <w:spacing w:beforeLines="40" w:before="96" w:afterLines="40" w:after="96" w:line="240" w:lineRule="auto"/>
        <w:ind w:left="714" w:hanging="357"/>
      </w:pPr>
      <w:r>
        <w:t>Nachbarschaftshilfe/</w:t>
      </w:r>
      <w:r>
        <w:br/>
        <w:t>Quartiersmanagement:</w:t>
      </w:r>
      <w:r>
        <w:tab/>
      </w:r>
      <w:r>
        <w:tab/>
        <w:t>10 Projekte</w:t>
      </w:r>
    </w:p>
    <w:p w:rsidR="007C669B" w:rsidRDefault="007C669B" w:rsidP="007C669B">
      <w:pPr>
        <w:pStyle w:val="Listenabsatz"/>
        <w:numPr>
          <w:ilvl w:val="0"/>
          <w:numId w:val="9"/>
        </w:numPr>
        <w:spacing w:beforeLines="40" w:before="96" w:afterLines="40" w:after="96" w:line="240" w:lineRule="auto"/>
        <w:ind w:left="714" w:hanging="357"/>
      </w:pPr>
      <w:r>
        <w:t>Selbsthilfe(-kontaktstelle):</w:t>
      </w:r>
      <w:r>
        <w:tab/>
        <w:t>14 Projekte</w:t>
      </w:r>
    </w:p>
    <w:p w:rsidR="007C669B" w:rsidRDefault="007C669B" w:rsidP="007C669B"/>
    <w:p w:rsidR="008D4F5D" w:rsidRDefault="008D4F5D" w:rsidP="007C669B">
      <w:r>
        <w:t xml:space="preserve">Insgesamt wurden im Vergleich nur wenige Indikationen gefunden, die in Kommunen/Stadtteilen oder in Quartieren in Projekten bearbeitet werden. Nur wenige gesundheitsbezogene Selbsthilfeorganisationen und Selbsthilfegruppen sind in dieser Praxisdatenbank sichtbar. </w:t>
      </w:r>
    </w:p>
    <w:p w:rsidR="007C669B" w:rsidRDefault="007C669B" w:rsidP="007C669B">
      <w:r>
        <w:t xml:space="preserve">Im Bereich Demenz ist eine Vielzahl von Projekten </w:t>
      </w:r>
      <w:r w:rsidR="005A64F3">
        <w:t>zu finden</w:t>
      </w:r>
      <w:r>
        <w:t xml:space="preserve">. Dies ist wahrscheinlich der Tatsache geschuldet, dass </w:t>
      </w:r>
      <w:r w:rsidR="00C35371">
        <w:t xml:space="preserve">im Jahr 2012 </w:t>
      </w:r>
      <w:r>
        <w:t xml:space="preserve">anlässlich des Welt-Alzheimer-Tages auf Initiative der Bundesregierung und einer Arbeitsgruppe die „Allianz für Menschen mit Demenz“ als Bestandteil der Demographie Strategie gegründet wurde. </w:t>
      </w:r>
      <w:r w:rsidR="008A4646">
        <w:t xml:space="preserve">Dabei ist </w:t>
      </w:r>
      <w:r>
        <w:t xml:space="preserve">die Deutsche Alzheimer Gesellschaft als Interessensvertretung der Menschen mit Demenz und deren Angehörigen ein wichtiger Partner, was sich auch in den Projektpartnern niederschlägt (siehe Tabelle) </w:t>
      </w:r>
      <w:r>
        <w:fldChar w:fldCharType="begin"/>
      </w:r>
      <w:r>
        <w:instrText>ADDIN CITAVI.PLACEHOLDER 86b05223-9327-4c75-b797-d7617a6b9e8b PFBsYWNlaG9sZGVyPg0KICA8QWRkSW5WZXJzaW9uPjQuMi4wLjExPC9BZGRJblZlcnNpb24+DQogIDxJZD44NmIwNTIyMy05MzI3LTRjNzUtYjc5Ny1kNzYxN2E2YjllOGI8L0lkPg0KICA8RW50cmllcz4NCiAgICA8RW50cnk+DQogICAgICA8SWQ+NTg3NTljZjQtOThjYy00NDk0LWJiMWMtZTg0MTQ3ZDQ3NzU3PC9JZD4NCiAgICAgIDxSZWZlcmVuY2VJZD45ZjliYjVmYy03MjViLTRjMTgtOTVmNS1lNDY5ZGY2ZWI5YjQ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k1GU0ZKIHVuZCBCTUcgMjAxNCk8L1RleHQ+DQogICAgPC9UZXh0VW5pdD4NCiAgPC9UZXh0VW5pdHM+DQo8L1BsYWNlaG9sZGVyPg==</w:instrText>
      </w:r>
      <w:r>
        <w:fldChar w:fldCharType="separate"/>
      </w:r>
      <w:bookmarkStart w:id="60" w:name="_CTVP00186b0522393274c75b797d7617a6b9e8b"/>
      <w:r>
        <w:t>(BMFSFJ und BMG 2014)</w:t>
      </w:r>
      <w:bookmarkEnd w:id="60"/>
      <w:r>
        <w:fldChar w:fldCharType="end"/>
      </w:r>
      <w:r>
        <w:t>.</w:t>
      </w:r>
    </w:p>
    <w:p w:rsidR="007C669B" w:rsidRDefault="007C669B" w:rsidP="007C669B">
      <w:r>
        <w:t xml:space="preserve">Im Bereich AIDS/HIV werden die meisten Projekte durch gemeinnützige Vereine als Beratungsservice durchgeführt. Kooperationen mit der Deutschen Aidshilfe oder der AIDS-Stiftung werden weniger angegeben; von </w:t>
      </w:r>
      <w:r w:rsidR="008D4F5D">
        <w:t xml:space="preserve">gesundheitsbezogenen </w:t>
      </w:r>
      <w:r>
        <w:t xml:space="preserve">Selbsthilfegruppen ist nichts dokumentiert. Auch in dem Bereich Sucht werden eher Beratungsangebote von gemeinnützigen Vereinen oder Wohlfahrtsverbänden offeriert, Kooperationen mit </w:t>
      </w:r>
      <w:r w:rsidR="00A77BC0">
        <w:t xml:space="preserve">gesundheitsbezogenen </w:t>
      </w:r>
      <w:r>
        <w:t>Selbsthilfegruppen oder Selbsthilfeorganisationen werden nicht dokumentiert. Gleiches gilt für die Projekte aus dem Bereich „Psychische Erkrankungen“</w:t>
      </w:r>
      <w:r w:rsidR="006501A2">
        <w:t>,</w:t>
      </w:r>
      <w:r>
        <w:t xml:space="preserve"> „Behinderung“</w:t>
      </w:r>
      <w:r w:rsidR="008D4F5D">
        <w:t xml:space="preserve"> und</w:t>
      </w:r>
      <w:r>
        <w:t xml:space="preserve"> „Pflege“. Ausgenommen sind Projekte, die auf dem Netzwerkgedanken aufgebaut sind, z.B. Psychenet, Eltern beraten Eltern – von Kindern mit und ohne Behinderung e.V.</w:t>
      </w:r>
      <w:r w:rsidR="006501A2">
        <w:t>.</w:t>
      </w:r>
    </w:p>
    <w:p w:rsidR="007C669B" w:rsidRDefault="007C669B" w:rsidP="007C669B">
      <w:r>
        <w:t xml:space="preserve">Unter Nachbarschaft/Quartiersmanagement sind einige Projekte aufgeführt. Diese sind eher exemplarisch zu betrachten. Auch in anderen Bundesländern gibt es mittlerweile einige solcher Initiativen. </w:t>
      </w:r>
      <w:r w:rsidRPr="001F4927">
        <w:t xml:space="preserve">Mit dem Aktionsprogramm „Mehrgenerationenhäuser II“ fördert die Bundesregierung seit Anfang 2012 450 Mehrgenerationenhäuser </w:t>
      </w:r>
      <w:r w:rsidR="006501A2">
        <w:t xml:space="preserve">in </w:t>
      </w:r>
      <w:r w:rsidRPr="001F4927">
        <w:t>nahezu jede</w:t>
      </w:r>
      <w:r w:rsidR="006501A2">
        <w:t>m</w:t>
      </w:r>
      <w:r w:rsidRPr="001F4927">
        <w:t xml:space="preserve"> Landkreis und jeder kreisfreien Stadt in Deutschland. Dies fördert selbstverständlich auch die Nachbarschaft </w:t>
      </w:r>
      <w:r w:rsidRPr="001F4927">
        <w:fldChar w:fldCharType="begin"/>
      </w:r>
      <w:r w:rsidRPr="001F4927">
        <w:instrText>ADDIN CITAVI.PLACEHOLDER 929f9354-3669-481e-b610-a7c7919ad0c9 PFBsYWNlaG9sZGVyPg0KICA8QWRkSW5WZXJzaW9uPjQuMi4wLjExPC9BZGRJblZlcnNpb24+DQogIDxJZD45MjlmOTM1NC0zNjY5LTQ4MWUtYjYxMC1hN2M3OTE5YWQwYzk8L0lkPg0KICA8RW50cmllcz4NCiAgICA8RW50cnk+DQogICAgICA8SWQ+MDJhOGFhOTMtMTMyNC00OGJkLTg2ZjYtZDUwNjFiM2YxYTgwPC9JZD4NCiAgICAgIDxSZWZlcmVuY2VJZD44OTFkMzkzMS02OGI0LTQ2ZDktOWFlMy03OTUxMjhlYTk5M2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HRlbmJlcmljaHRza29tbWlzc2lvbiAyMDE2KTwvVGV4dD4NCiAgICA8L1RleHRVbml0Pg0KICA8L1RleHRVbml0cz4NCjwvUGxhY2Vob2xkZXI+</w:instrText>
      </w:r>
      <w:r w:rsidRPr="001F4927">
        <w:fldChar w:fldCharType="separate"/>
      </w:r>
      <w:bookmarkStart w:id="61" w:name="_CTVP001929f93543669481eb610a7c7919ad0c9"/>
      <w:r w:rsidRPr="001F4927">
        <w:t>(Altenberichtskommission 2016)</w:t>
      </w:r>
      <w:bookmarkEnd w:id="61"/>
      <w:r w:rsidRPr="001F4927">
        <w:fldChar w:fldCharType="end"/>
      </w:r>
      <w:r>
        <w:t>, genauso wie das Praxisnetzwerk der Sozialen Stadtentwicklung der Landesarbeitsgemeinschaft</w:t>
      </w:r>
      <w:r w:rsidRPr="004E4D1D">
        <w:t xml:space="preserve"> </w:t>
      </w:r>
      <w:r w:rsidR="005A64F3" w:rsidRPr="004E4D1D">
        <w:t>soziale</w:t>
      </w:r>
      <w:r w:rsidRPr="004E4D1D">
        <w:t xml:space="preserve"> Brennpunkte Niedersachsen e.V. (</w:t>
      </w:r>
      <w:hyperlink r:id="rId23" w:history="1">
        <w:r w:rsidRPr="00307014">
          <w:t>http://www.lag-nds.de/</w:t>
        </w:r>
      </w:hyperlink>
      <w:r w:rsidRPr="004E4D1D">
        <w:t>)</w:t>
      </w:r>
      <w:r>
        <w:t xml:space="preserve">. </w:t>
      </w:r>
      <w:r w:rsidR="006501A2">
        <w:t xml:space="preserve">2017 </w:t>
      </w:r>
      <w:r w:rsidR="006501A2">
        <w:lastRenderedPageBreak/>
        <w:t xml:space="preserve">wurde erstmals von der </w:t>
      </w:r>
      <w:r w:rsidR="006501A2" w:rsidRPr="00307014">
        <w:t xml:space="preserve">nebenan.de Stiftung gemeinsam mit der Diakonie Deutschland, Zalando und der Deutschen Fernsehlotterie </w:t>
      </w:r>
      <w:r w:rsidR="006501A2">
        <w:t>ein Nachbarschaftspreis a</w:t>
      </w:r>
      <w:r>
        <w:t>usgeschrieben</w:t>
      </w:r>
      <w:r w:rsidRPr="00307014">
        <w:t xml:space="preserve">, um lokalen Initiativen und Projekten eine Sichtbarkeit zu ermöglichen und einen Beitrag für eine lebendige Nachbarschaft aufzuzeigen. Von </w:t>
      </w:r>
      <w:r>
        <w:t>1300 eingereichten Projekten wurden 66 ausgezeichnet (</w:t>
      </w:r>
      <w:hyperlink r:id="rId24" w:history="1">
        <w:r w:rsidRPr="004915B2">
          <w:rPr>
            <w:rStyle w:val="Hyperlink"/>
          </w:rPr>
          <w:t>https://www.nachbarschaftspreis.de/</w:t>
        </w:r>
      </w:hyperlink>
      <w:r>
        <w:t>).</w:t>
      </w:r>
    </w:p>
    <w:p w:rsidR="007C669B" w:rsidRDefault="007C669B" w:rsidP="007C669B">
      <w:r>
        <w:t>Auch das Programm „Engagierte Stadt“, gefördert von BMFSFJ, Bertelsmann Stiftung, Robert Bosch Stiftung, Körber Stiftung, Herbert Quandt Stiftung, Generali</w:t>
      </w:r>
      <w:r w:rsidR="006501A2">
        <w:t xml:space="preserve"> und</w:t>
      </w:r>
      <w:r>
        <w:t xml:space="preserve"> BMW Foundation unterstützt das bürgerschaftliche Engagement in Deutschland. Die „</w:t>
      </w:r>
      <w:r w:rsidR="006501A2">
        <w:t>E</w:t>
      </w:r>
      <w:r>
        <w:t xml:space="preserve">ngagierte Stadt“ unterstützt den Aufbau von bürgerschaftlichem Engagement in Städten und Gemeinden in Deutschland und fördert </w:t>
      </w:r>
      <w:r w:rsidR="006501A2">
        <w:t xml:space="preserve">die </w:t>
      </w:r>
      <w:r>
        <w:t>Kooperation statt Projekte. Dabei begleitet sie Menschen und Organisationen vor Ort und unterstützt deren Ziele (</w:t>
      </w:r>
      <w:r w:rsidRPr="00094B9C">
        <w:t>https://www.engagiertestadt.de/</w:t>
      </w:r>
      <w:r>
        <w:t>).</w:t>
      </w:r>
    </w:p>
    <w:p w:rsidR="007C669B" w:rsidRDefault="007C669B" w:rsidP="007C669B">
      <w:r>
        <w:t xml:space="preserve">Schon 2009 wurde von der Bundeszentrale für gesundheitliche Aufklärung unter der Reihe Forschung und Praxis der Gesundheitsförderung ein Band im Zusammenhang von Nachbarschaft und Gesundheit veröffentlicht </w:t>
      </w:r>
      <w:r>
        <w:fldChar w:fldCharType="begin"/>
      </w:r>
      <w:r>
        <w:instrText>ADDIN CITAVI.PLACEHOLDER ea9fd00d-d9aa-44f3-bcd9-a1e1d8b68c9d PFBsYWNlaG9sZGVyPg0KICA8QWRkSW5WZXJzaW9uPjQuMi4wLjExPC9BZGRJblZlcnNpb24+DQogIDxJZD5lYTlmZDAwZC1kOWFhLTQ0ZjMtYmNkOS1hMWUxZDhiNjhjOWQ8L0lkPg0KICA8RW50cmllcz4NCiAgICA8RW50cnk+DQogICAgICA8SWQ+Y2M5NDdmOTItMzE2NC00YmI0LWFiNDUtZDdlM2UxZDlhZDY4PC9JZD4NCiAgICAgIDxSZWZlcmVuY2VJZD4zZWQ1NDhiNi02NGM0LTQ0MWEtODU4MC1hMWU0YjM5NGQwMjk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aWNodGVyIHVuZCBXw6RjaHRlciAyMDA5KTwvVGV4dD4NCiAgICA8L1RleHRVbml0Pg0KICA8L1RleHRVbml0cz4NCjwvUGxhY2Vob2xkZXI+</w:instrText>
      </w:r>
      <w:r>
        <w:fldChar w:fldCharType="separate"/>
      </w:r>
      <w:bookmarkStart w:id="62" w:name="_CTVP001ea9fd00dd9aa44f3bcd9a1e1d8b68c9d"/>
      <w:r>
        <w:t>(Richter und Wächter 2009)</w:t>
      </w:r>
      <w:bookmarkEnd w:id="62"/>
      <w:r>
        <w:fldChar w:fldCharType="end"/>
      </w:r>
      <w:r>
        <w:t xml:space="preserve">. Hier wird ein Projekt beschrieben, das sich mit der Darlegung der Kollision zwischen Nachbarschaft und Gesundheit, unter besonderer Berücksichtigung der Bedarfe von Menschen in sozialen und gesundheitlichen schwierigen Lebenslagen, beschäftigt. Auch hier wird die Relevanz von Quartieren/Sozialraum für Menschen und von sozialen Netzwerken in Nachbarschaften für die Gesundheit unterstrichen, z.B. Gesunde-Städte-Netzwerk. Es wird auch darauf hingewiesen, dass Selbsthilfegruppen aufgabenbezogene soziale Netzwerke darstellen. Allerdings werden im weiteren Verlauf bei der Analyse </w:t>
      </w:r>
      <w:r w:rsidR="00792302">
        <w:t xml:space="preserve">nur </w:t>
      </w:r>
      <w:r>
        <w:t xml:space="preserve">Selbsthilfekontaktstellen in den Quartieren benannt. Selbsthilfekontaktstellen werden hier angegeben als ein Ort, an denen Menschen sich beraten und informieren können, Fragen zu Gesundheit und Selbsthilfe beantwortet </w:t>
      </w:r>
      <w:r w:rsidR="005A64F3">
        <w:t>bekommen</w:t>
      </w:r>
      <w:r>
        <w:t>, gesundheitsbezogene Kurse</w:t>
      </w:r>
      <w:r w:rsidR="00792302">
        <w:t>,</w:t>
      </w:r>
      <w:r>
        <w:t xml:space="preserve"> Workshops und Vorträge zu Gesundheit wahrnehmen können. Ferner unterstützen Selbsthilfekontaktstellen nachbarschaftliches und ehrenamtliches Engagement und vermieten Räume für Selbsthilfegruppen und gemeinnützige Organisationen im Stadtteil. </w:t>
      </w:r>
    </w:p>
    <w:p w:rsidR="007C669B" w:rsidRDefault="007C669B" w:rsidP="007C669B">
      <w:r>
        <w:t xml:space="preserve">Über die Möglichkeiten und Aufgaben der </w:t>
      </w:r>
      <w:r w:rsidR="00A77BC0">
        <w:t xml:space="preserve">gesundheitsbezogenen </w:t>
      </w:r>
      <w:r>
        <w:t xml:space="preserve">Selbsthilfegruppen oder Selbsthilfeorganisationen finden sich keine Hinweise in dem Buch, aber auch bei den preisgekrönten Projekten der Stiftung nebenan.de finden sich eher Vereine oder Projekte, die sich aus der sozialen Selbsthilfe und aus ehrenamtlichem Bürgerengagement entwickelt haben. Dennoch wären hier Schnittstellen zur </w:t>
      </w:r>
      <w:r w:rsidR="00A77BC0">
        <w:t>gesundheitsbezogen</w:t>
      </w:r>
      <w:r>
        <w:t xml:space="preserve"> Selbsthilfe möglich.</w:t>
      </w:r>
    </w:p>
    <w:p w:rsidR="007C669B" w:rsidRDefault="007C669B" w:rsidP="007C669B">
      <w:r>
        <w:t>In der Praxisdatenbank sind</w:t>
      </w:r>
      <w:r w:rsidR="00A77BC0">
        <w:t xml:space="preserve"> gesundheitsbezogene</w:t>
      </w:r>
      <w:r>
        <w:t xml:space="preserve"> Selbsthilfeorganisationen und Selbsthilfegruppen als Multiplikator oder Kooperationspartner weniger aufgeführt oder als Anbieter zu sehen. Es ist dennoch sehr wahrscheinlich, dass auf Selbsthilfegruppen in der Regel hingewiesen wird. Vermutlich werden die Kontakte in den verschiedenen Städten und Gemeinden eher über die Selbsthilfekontaktstellen vor Ort hergestellt. Deshalb sind vermutlich in der Praxisdatenbank auch einige Selbsthilfekontaktstellen als Projekt aufgeführt. Sie wurden hier dennoch aufgenommen, weil sie in der Datenbank recherchiert wurden und weil sie exemplarisch für alle Selbsthilfekontaktstellen stehen, die sich fast flächendeckend über Deutschland erstrecken und in Städten und Stadtteilen indikationsübergreifend direkten Kontakt mit Selbsthilfegruppen halten </w:t>
      </w:r>
      <w:r>
        <w:fldChar w:fldCharType="begin"/>
      </w:r>
      <w:r>
        <w:instrText>ADDIN CITAVI.PLACEHOLDER a24a4ac8-b5e6-4cef-98d4-f17ee56cb89f PFBsYWNlaG9sZGVyPg0KICA8QWRkSW5WZXJzaW9uPjQuMi4wLjExPC9BZGRJblZlcnNpb24+DQogIDxJZD5hMjRhNGFjOC1iNWU2LTRjZWYtOThkNC1mMTdlZTU2Y2I4OWY8L0lkPg0KICA8RW50cmllcz4NCiAgICA8RW50cnk+DQogICAgICA8SWQ+NGE4Yzc4ZTItMGRiNi00ZTFmLWFhOTUtYjU4OGM2NGI0YzhiPC9JZD4NCiAgICAgIDxSZWZlcmVuY2VJZD5hNThhYmFhYy1hNjdhLTRlMTgtODE3Yy05NjhiM2EyY2ZjOG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2ZhaGwgZXQgYWwuIDIwMTYpPC9UZXh0Pg0KICAgIDwvVGV4dFVuaXQ+DQogIDwvVGV4dFVuaXRzPg0KPC9QbGFjZWhvbGRlcj4=</w:instrText>
      </w:r>
      <w:r>
        <w:fldChar w:fldCharType="separate"/>
      </w:r>
      <w:bookmarkStart w:id="63" w:name="_CTVP001a24a4ac8b5e64cef98d4f17ee56cb89f"/>
      <w:r>
        <w:t>(Kofahl et al. 2016)</w:t>
      </w:r>
      <w:bookmarkEnd w:id="63"/>
      <w:r>
        <w:fldChar w:fldCharType="end"/>
      </w:r>
      <w:r>
        <w:t xml:space="preserve">. Es existieren ca. 300 Selbsthilfekontaktstellen in Deutschland, deren Beratung und Vermittlungstätigkeit </w:t>
      </w:r>
      <w:r>
        <w:lastRenderedPageBreak/>
        <w:t xml:space="preserve">beständig zunimmt. Auch das Spektrum der Kooperationspartner und Multiplikatoren wächst stetig an </w:t>
      </w:r>
      <w:r>
        <w:fldChar w:fldCharType="begin"/>
      </w:r>
      <w:r>
        <w:instrText>ADDIN CITAVI.PLACEHOLDER 63418646-3a21-430d-bce6-c7b0a410de16 PFBsYWNlaG9sZGVyPg0KICA8QWRkSW5WZXJzaW9uPjQuMi4wLjExPC9BZGRJblZlcnNpb24+DQogIDxJZD42MzQxODY0Ni0zYTIxLTQzMGQtYmNlNi1jN2IwYTQxMGRlMTY8L0lkPg0KICA8RW50cmllcz4NCiAgICA8RW50cnk+DQogICAgICA8SWQ+MjgyMzRhMzItMDY2YS00YWUyLWFjNmEtYzNlZjMxZDcxODZjPC9JZD4NCiAgICAgIDxSZWZlcmVuY2VJZD5jMGQxNDliYy1jYTk3LTQ0ZjMtYWU1ZS05YWIxZTEwMGIwOG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pY2tlbCBldCBhbC4gMjAxNik8L1RleHQ+DQogICAgPC9UZXh0VW5pdD4NCiAgPC9UZXh0VW5pdHM+DQo8L1BsYWNlaG9sZGVyPg==</w:instrText>
      </w:r>
      <w:r>
        <w:fldChar w:fldCharType="separate"/>
      </w:r>
      <w:bookmarkStart w:id="64" w:name="_CTVP001634186463a21430dbce6c7b0a410de16"/>
      <w:r>
        <w:t>(Nickel et al. 2016)</w:t>
      </w:r>
      <w:bookmarkEnd w:id="64"/>
      <w:r>
        <w:fldChar w:fldCharType="end"/>
      </w:r>
      <w:r>
        <w:t xml:space="preserve">. 2007 </w:t>
      </w:r>
      <w:r w:rsidR="00792302">
        <w:t xml:space="preserve">wurden </w:t>
      </w:r>
      <w:r>
        <w:t>von NAKOS durchschnittlich 17 Kooperationspartner pro örtlicher Selbsthilfekontaktstelle ermittelt, so bestehen heute ca. 40 vertragliche Kooperationspartner mit Krankenhäusern, ca. 70-80 Selbsthilfekontaktstellen sind mit ihren Kommunen im Gesunde-Städte-Netzwerk involviert. Weitere Kooperation</w:t>
      </w:r>
      <w:r w:rsidR="00792302">
        <w:t>en</w:t>
      </w:r>
      <w:r>
        <w:t xml:space="preserve"> bestehen </w:t>
      </w:r>
      <w:r w:rsidR="00792302">
        <w:t xml:space="preserve">im Rahmen des </w:t>
      </w:r>
      <w:r>
        <w:t xml:space="preserve">Bündnis gegen Depression und bei Demenz- Netzwerken oder anderen örtlichen Netzwerken </w:t>
      </w:r>
      <w:r w:rsidRPr="00F23A62">
        <w:fldChar w:fldCharType="begin"/>
      </w:r>
      <w:r w:rsidRPr="00F23A62">
        <w:instrText>ADDIN CITAVI.PLACEHOLDER 9e6f198e-c1d9-4418-99f7-67e7ab323779 PFBsYWNlaG9sZGVyPg0KICA8QWRkSW5WZXJzaW9uPjQuMi4wLjExPC9BZGRJblZlcnNpb24+DQogIDxJZD45ZTZmMTk4ZS1jMWQ5LTQ0MTgtOTlmNy02N2U3YWIzMjM3Nzk8L0lkPg0KICA8RW50cmllcz4NCiAgICA8RW50cnk+DQogICAgICA8SWQ+Y2Q2ZjQyNDItNjc2ZS00MzI0LTliMjMtNmNkZGM5ZGU1ZmUyPC9JZD4NCiAgICAgIDxSZWZlcmVuY2VJZD44MDI3NjcxOS04NDRhLTRhNmUtYTUzZC1lYWRlNzE5MjFkZDc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aWVsIHVuZCBIdW5kZXJ0bWFyay1NYXlzZXIgMjAxNyk8L1RleHQ+DQogICAgPC9UZXh0VW5pdD4NCiAgPC9UZXh0VW5pdHM+DQo8L1BsYWNlaG9sZGVyPg==</w:instrText>
      </w:r>
      <w:r w:rsidRPr="00F23A62">
        <w:fldChar w:fldCharType="separate"/>
      </w:r>
      <w:bookmarkStart w:id="65" w:name="_CTVP0019e6f198ec1d9441899f767e7ab323779"/>
      <w:r w:rsidRPr="00F23A62">
        <w:t>(Thiel und Hundertmark-Mayser 2017)</w:t>
      </w:r>
      <w:bookmarkEnd w:id="65"/>
      <w:r w:rsidRPr="00F23A62">
        <w:fldChar w:fldCharType="end"/>
      </w:r>
      <w:r>
        <w:t>.</w:t>
      </w:r>
    </w:p>
    <w:p w:rsidR="007C669B" w:rsidRDefault="007C669B" w:rsidP="007C669B">
      <w:r>
        <w:t xml:space="preserve">Eine Ausnahme bildet in diesem Themenkomplex </w:t>
      </w:r>
      <w:r w:rsidR="00BE4157">
        <w:t xml:space="preserve">der Praxisdatenbank </w:t>
      </w:r>
      <w:r>
        <w:t xml:space="preserve">ein Projekt in Frankfurt, </w:t>
      </w:r>
      <w:r w:rsidR="005A64F3">
        <w:t>das</w:t>
      </w:r>
      <w:r>
        <w:t xml:space="preserve"> möglicherweise auch auf andere Städte und Gemeinden übertragbar</w:t>
      </w:r>
      <w:r w:rsidRPr="00D32E9F">
        <w:t xml:space="preserve"> </w:t>
      </w:r>
      <w:r>
        <w:t xml:space="preserve">ist, um Menschen für die Selbsthilfe zu aktivieren. </w:t>
      </w:r>
      <w:r w:rsidRPr="00D32E9F">
        <w:t xml:space="preserve">Die </w:t>
      </w:r>
      <w:r>
        <w:t xml:space="preserve">kostenfreie </w:t>
      </w:r>
      <w:r w:rsidR="00552EB6" w:rsidRPr="00D32E9F">
        <w:t xml:space="preserve">Frankfurter </w:t>
      </w:r>
      <w:r w:rsidRPr="00D32E9F">
        <w:t xml:space="preserve">Selbsthilfezeitung ist </w:t>
      </w:r>
      <w:r>
        <w:t>ein</w:t>
      </w:r>
      <w:r w:rsidRPr="00D32E9F">
        <w:t xml:space="preserve"> Forum der Selbsthilfegruppen zur Vorstellung ihrer aktuellen Termine und Aktivitäten</w:t>
      </w:r>
      <w:r>
        <w:t xml:space="preserve"> und </w:t>
      </w:r>
      <w:r w:rsidRPr="00D32E9F">
        <w:t>ein Medium, das Menschen anreg</w:t>
      </w:r>
      <w:r>
        <w:t>en soll,</w:t>
      </w:r>
      <w:r w:rsidRPr="00D32E9F">
        <w:t xml:space="preserve"> Kontakt zu Selbsthilfegruppen aufzunehmen.</w:t>
      </w:r>
      <w:r>
        <w:t xml:space="preserve"> </w:t>
      </w:r>
      <w:r w:rsidRPr="00D32E9F">
        <w:t>Sie erscheint seit 1990 zweimal im Jahr</w:t>
      </w:r>
      <w:r>
        <w:t xml:space="preserve">. </w:t>
      </w:r>
      <w:r w:rsidRPr="00D32E9F">
        <w:t xml:space="preserve">Der Versand erfolgt u.a. </w:t>
      </w:r>
      <w:r w:rsidR="00552EB6" w:rsidRPr="00D32E9F">
        <w:t xml:space="preserve">an </w:t>
      </w:r>
      <w:r w:rsidRPr="00D32E9F">
        <w:t>Apotheken, Sozialdienste, Politiker, Ärzte, Therapeuten, Beratungsstellen</w:t>
      </w:r>
      <w:r w:rsidR="00552EB6">
        <w:t xml:space="preserve"> und</w:t>
      </w:r>
      <w:r w:rsidRPr="00D32E9F">
        <w:t xml:space="preserve"> Krankenhäuser</w:t>
      </w:r>
      <w:r>
        <w:t xml:space="preserve"> (siehe Tabelle unter Selbsthilfe(-kontaktstellen))</w:t>
      </w:r>
      <w:r w:rsidRPr="00D32E9F">
        <w:t>.</w:t>
      </w:r>
      <w:r>
        <w:t xml:space="preserve"> </w:t>
      </w:r>
    </w:p>
    <w:p w:rsidR="007C669B" w:rsidRDefault="007C669B" w:rsidP="007C669B">
      <w:r>
        <w:t>Abschließend wird deutlich, dass - bezieht man es auf Deutschland - nur wenige indikationsspezifische oder auch indikations</w:t>
      </w:r>
      <w:r w:rsidR="00552EB6">
        <w:t>un</w:t>
      </w:r>
      <w:r>
        <w:t>spezifische Projekte in der Datenbank vorliegen. Und man kann festhalten, dass es bei der Zielgruppe „ältere Menschen“ auch nicht mehr einzig um die Bewältigung einer einzige</w:t>
      </w:r>
      <w:r w:rsidR="00552EB6">
        <w:t>n</w:t>
      </w:r>
      <w:r>
        <w:t xml:space="preserve"> Indikation geht, sondern um die Bewältigung der Mulitmorbidität und deren Versorgung sowie um gesellschaftliche Teilhabe (z.B. Mobilität, barrierefreier Wohnraum, Sozialkontakte).</w:t>
      </w:r>
    </w:p>
    <w:p w:rsidR="007C669B" w:rsidRDefault="007C669B" w:rsidP="007C669B">
      <w:r>
        <w:t xml:space="preserve">Eine weitere Datenbank, die für eine Recherche nutzbar wäre, ist die 2015 ins Leben gerufene </w:t>
      </w:r>
      <w:r w:rsidRPr="00B9495D">
        <w:t xml:space="preserve">Projektdatenbank „Gesund </w:t>
      </w:r>
      <w:r w:rsidR="00552EB6">
        <w:t xml:space="preserve">&amp; </w:t>
      </w:r>
      <w:r w:rsidRPr="00B9495D">
        <w:t>aktiv älter werden</w:t>
      </w:r>
      <w:r>
        <w:t>“</w:t>
      </w:r>
      <w:r w:rsidRPr="00B9495D">
        <w:t xml:space="preserve"> der BZ</w:t>
      </w:r>
      <w:r w:rsidR="00552EB6">
        <w:t>g</w:t>
      </w:r>
      <w:r w:rsidRPr="00B9495D">
        <w:t>A. Dort sind ca. 300 Projekte, Initiativen und Angebote der Gesundheitsförderung mit älteren Menschen gelistet. Die aufgeführten Praxisbeispiele sollen einen Beitrag zum Thema „Gesundheit im Alter“ leisten und Anregungen von der</w:t>
      </w:r>
      <w:r w:rsidR="009410C4">
        <w:t> </w:t>
      </w:r>
      <w:r w:rsidRPr="00B9495D">
        <w:t>Praxis</w:t>
      </w:r>
      <w:r w:rsidR="009410C4">
        <w:t> – </w:t>
      </w:r>
      <w:r w:rsidRPr="00B9495D">
        <w:t>für</w:t>
      </w:r>
      <w:r w:rsidR="009410C4">
        <w:t> </w:t>
      </w:r>
      <w:r w:rsidRPr="00B9495D">
        <w:t>die</w:t>
      </w:r>
      <w:r w:rsidR="009410C4">
        <w:t> </w:t>
      </w:r>
      <w:r w:rsidRPr="00B9495D">
        <w:t>Praxis</w:t>
      </w:r>
      <w:r w:rsidR="009410C4">
        <w:t> </w:t>
      </w:r>
      <w:r w:rsidRPr="00B9495D">
        <w:t>geben</w:t>
      </w:r>
      <w:r w:rsidR="009410C4">
        <w:t> </w:t>
      </w:r>
      <w:r w:rsidRPr="00B9495D">
        <w:t xml:space="preserve">(https://www.gesund-aktiv-aelter-werden.de/projektdatenbank/recherche-von-angeboten-in-der-projektdatenbank/). </w:t>
      </w:r>
      <w:r>
        <w:t>Auf eine detaillierte Auswertung wurde hier jedoch verzichtet, da sich die Themen und Schwerpunkte überschneiden.</w:t>
      </w:r>
    </w:p>
    <w:p w:rsidR="009410C4" w:rsidRDefault="009410C4">
      <w:pPr>
        <w:rPr>
          <w:rFonts w:asciiTheme="majorHAnsi" w:eastAsiaTheme="majorEastAsia" w:hAnsiTheme="majorHAnsi" w:cstheme="majorBidi"/>
          <w:b/>
          <w:bCs/>
          <w:color w:val="365F91" w:themeColor="accent1" w:themeShade="BF"/>
          <w:sz w:val="28"/>
          <w:szCs w:val="28"/>
        </w:rPr>
      </w:pPr>
      <w:r>
        <w:br w:type="page"/>
      </w:r>
    </w:p>
    <w:p w:rsidR="008C0C1A" w:rsidRDefault="0018725B" w:rsidP="008C0C1A">
      <w:pPr>
        <w:pStyle w:val="berschrift1"/>
      </w:pPr>
      <w:bookmarkStart w:id="66" w:name="_Toc495310654"/>
      <w:r>
        <w:lastRenderedPageBreak/>
        <w:t>R</w:t>
      </w:r>
      <w:r w:rsidR="004C7A7F">
        <w:t>esümee</w:t>
      </w:r>
      <w:bookmarkEnd w:id="66"/>
    </w:p>
    <w:p w:rsidR="004035D7" w:rsidRDefault="00107A07" w:rsidP="004035D7">
      <w:r>
        <w:t xml:space="preserve">In kommunalen Settings gelten integrierte Konzepte und Vernetzung sowie Partizipation als wichtige Qualitätskriterien bei der Zielerreichung. </w:t>
      </w:r>
      <w:r w:rsidR="004035D7">
        <w:t xml:space="preserve">Auch der Kooperationsverbund Gesundheitsziele.de betont die Chancengleichheit. Partizipation gilt hierbei als wichtige Voraussetzung und als unverzichtbarer Bestandteil aller Maßnahmen, mit denen der Gesundheitszustand verbessert werden soll. Dahinter steht die Überzeugung, dass eine bestimmte soziale Gruppe nur dann erreicht werden kann, wenn sie frühzeitig und umfassend an Planung und Umsetzung der Maßnahme beteiligt wird </w:t>
      </w:r>
      <w:r w:rsidR="004035D7">
        <w:fldChar w:fldCharType="begin"/>
      </w:r>
      <w:r w:rsidR="004035D7">
        <w:instrText>ADDIN CITAVI.PLACEHOLDER 2acde26e-d6b6-48b8-a816-20089184546e PFBsYWNlaG9sZGVyPg0KICA8QWRkSW5WZXJzaW9uPjQuMi4wLjExPC9BZGRJblZlcnNpb24+DQogIDxJZD4yYWNkZTI2ZS1kNmI2LTQ4YjgtYTgxNi0yMDA4OTE4NDU0NmU8L0lkPg0KICA8RW50cmllcz4NCiAgICA8RW50cnk+DQogICAgICA8SWQ+YTNiODM5MmUtMGIyNS00OGI4LWEzNmYtMmRjNGQxZWJiNjA1PC9JZD4NCiAgICAgIDxSZWZlcmVuY2VJZD40YjYxNmRkNi1kMDhkLTRhZTktYmNmOC04YmEyODJjZmVkOWY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pHIgdW5kIFNjaGFlZmVyIDIwMTYpPC9UZXh0Pg0KICAgIDwvVGV4dFVuaXQ+DQogIDwvVGV4dFVuaXRzPg0KPC9QbGFjZWhvbGRlcj4=</w:instrText>
      </w:r>
      <w:r w:rsidR="004035D7">
        <w:fldChar w:fldCharType="separate"/>
      </w:r>
      <w:bookmarkStart w:id="67" w:name="_CTVP0012acde26ed6b648b8a81620089184546e"/>
      <w:r w:rsidR="004035D7">
        <w:t>(Bär und Schaefer 2016)</w:t>
      </w:r>
      <w:bookmarkEnd w:id="67"/>
      <w:r w:rsidR="004035D7">
        <w:fldChar w:fldCharType="end"/>
      </w:r>
      <w:r w:rsidR="004035D7">
        <w:t>.</w:t>
      </w:r>
      <w:r w:rsidR="002C2DDA">
        <w:t xml:space="preserve"> </w:t>
      </w:r>
      <w:r w:rsidR="00552EB6">
        <w:t xml:space="preserve">Als Kooperationspartner </w:t>
      </w:r>
      <w:r w:rsidR="002C2DDA">
        <w:t xml:space="preserve">werden in Gesundheitszieleprozesse die </w:t>
      </w:r>
      <w:r w:rsidR="00A77BC0">
        <w:t xml:space="preserve">gesundheitsbezogenen </w:t>
      </w:r>
      <w:r w:rsidR="002C2DDA">
        <w:t>Selbsthilfeorganisationen und –gruppen genannt</w:t>
      </w:r>
      <w:r w:rsidR="009C08EC">
        <w:t xml:space="preserve"> </w:t>
      </w:r>
      <w:r w:rsidR="009C08EC">
        <w:fldChar w:fldCharType="begin"/>
      </w:r>
      <w:r w:rsidR="009C08EC">
        <w:instrText>ADDIN CITAVI.PLACEHOLDER 280ed5bb-7b85-424b-bf68-150a40294cdf PFBsYWNlaG9sZGVyPg0KICA8QWRkSW5WZXJzaW9uPjQuMi4wLjExPC9BZGRJblZlcnNpb24+DQogIDxJZD4yODBlZDViYi03Yjg1LTQyNGItYmY2OC0xNTBhNDAyOTRjZGY8L0lkPg0KICA8RW50cmllcz4NCiAgICA8RW50cnk+DQogICAgICA8SWQ+MTViMDQ3NzMtMWIyYy00ZjgxLWIwMzgtOGI5NDBmZTQ5OTc1PC9JZD4NCiAgICAgIDxSZWZlcmVuY2VJZD42ZjY5NDcwMC1iZmU1LTRlMmItOGNhMi1hMWMxMGFiM2JlM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9ja293IGV0IGFsLiAyMDA5KTwvVGV4dD4NCiAgICA8L1RleHRVbml0Pg0KICA8L1RleHRVbml0cz4NCjwvUGxhY2Vob2xkZXI+</w:instrText>
      </w:r>
      <w:r w:rsidR="009C08EC">
        <w:fldChar w:fldCharType="separate"/>
      </w:r>
      <w:bookmarkStart w:id="68" w:name="_CTVP001280ed5bb7b85424bbf68150a40294cdf"/>
      <w:r w:rsidR="009C08EC">
        <w:t>(Brockow et al. 2009)</w:t>
      </w:r>
      <w:bookmarkEnd w:id="68"/>
      <w:r w:rsidR="009C08EC">
        <w:fldChar w:fldCharType="end"/>
      </w:r>
      <w:r w:rsidR="00A12A6B">
        <w:t>.</w:t>
      </w:r>
    </w:p>
    <w:p w:rsidR="00A12A6B" w:rsidRDefault="00A12A6B" w:rsidP="00A12A6B">
      <w:r>
        <w:t>In den vergangenen Jahren erhielt</w:t>
      </w:r>
      <w:r w:rsidR="008A4646">
        <w:t>en</w:t>
      </w:r>
      <w:r>
        <w:t xml:space="preserve"> der Vernetzungsgedanke und Netzwerkbildungen auf der kommunalen und </w:t>
      </w:r>
      <w:r w:rsidR="00552EB6">
        <w:t xml:space="preserve">der </w:t>
      </w:r>
      <w:r>
        <w:t>Bundesebene einen Schub. Frühen Hilfen zum gesunden Aufwachsen für Kinder</w:t>
      </w:r>
      <w:r w:rsidR="00552EB6">
        <w:t xml:space="preserve"> </w:t>
      </w:r>
      <w:r>
        <w:t xml:space="preserve">durch das Gesunde-Städte-Netzwerk, </w:t>
      </w:r>
      <w:r w:rsidR="00552EB6">
        <w:t>g</w:t>
      </w:r>
      <w:r>
        <w:t>esundheitliche Chancengleichheit und Quartiersmanagement, kommunale Runde Tische</w:t>
      </w:r>
      <w:r w:rsidR="00552EB6">
        <w:t xml:space="preserve"> und</w:t>
      </w:r>
      <w:r>
        <w:t xml:space="preserve"> Gesundheitskonferenzen wurden bundesweit etabliert </w:t>
      </w:r>
      <w:r>
        <w:fldChar w:fldCharType="begin"/>
      </w:r>
      <w:r>
        <w:instrText>ADDIN CITAVI.PLACEHOLDER dd2d1d71-53dc-4c86-a1c2-4f57f88ad63e PFBsYWNlaG9sZGVyPg0KICA8QWRkSW5WZXJzaW9uPjQuMi4wLjExPC9BZGRJblZlcnNpb24+DQogIDxJZD5kZDJkMWQ3MS01M2RjLTRjODYtYTFjMi00ZjU3Zjg4YWQ2M2U8L0lkPg0KICA8RW50cmllcz4NCiAgICA8RW50cnk+DQogICAgICA8SWQ+YjRiMDg2ZDYtMWU0MC00YzVlLWExNWMtMDg4MzRiYWU2NDE1PC9JZD4NCiAgICAgIDxSZWZlcmVuY2VJZD43Njk0ZjExYy02Y2FmLTQxYmMtYjNlYy01NDJhNGVkNTc1NDA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dXNpbmdlciBldCBhbC4gMjAxNSk8L1RleHQ+DQogICAgPC9UZXh0VW5pdD4NCiAgPC9UZXh0VW5pdHM+DQo8L1BsYWNlaG9sZGVyPg==</w:instrText>
      </w:r>
      <w:r>
        <w:fldChar w:fldCharType="separate"/>
      </w:r>
      <w:r>
        <w:t>(Heusinger et al. 2015)</w:t>
      </w:r>
      <w:r>
        <w:fldChar w:fldCharType="end"/>
      </w:r>
      <w:r>
        <w:t xml:space="preserve">. </w:t>
      </w:r>
    </w:p>
    <w:p w:rsidR="00A12A6B" w:rsidRDefault="00A12A6B" w:rsidP="00A12A6B">
      <w:r>
        <w:t xml:space="preserve">Man </w:t>
      </w:r>
      <w:r w:rsidR="00552EB6">
        <w:t xml:space="preserve">kann </w:t>
      </w:r>
      <w:r>
        <w:t>auch festhalten, dass in den Projekten der Sozialen oder Gesunden Stadt</w:t>
      </w:r>
      <w:r w:rsidR="00552EB6">
        <w:t>,</w:t>
      </w:r>
      <w:r>
        <w:t xml:space="preserve"> der Gesundheitsförderung und Prävention „Selbsthilfe“ oft mitgedacht wird, manchmal mit ihr zusammengearbeitet wird oder/und häufig auf sie verwiesen wird. Der Forschungsstand besteht zwar aus einem recht kleinen Bestand von meist im Rahmen von Förderprogrammen dokumentierten Projekten, aber aufgezeigte Projekte im Quartier, in denen Selbsthilfegruppen aktiv mitwirken, können durchaus als Möglichkeit für die Zukunft betrachtet werden. </w:t>
      </w:r>
    </w:p>
    <w:p w:rsidR="000D07FB" w:rsidRDefault="00107A07" w:rsidP="004E4D1D">
      <w:r>
        <w:t xml:space="preserve">Dennoch zeigt sich, dass </w:t>
      </w:r>
      <w:r w:rsidR="004E4D1D">
        <w:t xml:space="preserve">es kaum Hinweise darauf gibt, dass </w:t>
      </w:r>
      <w:r w:rsidR="00A77BC0">
        <w:t xml:space="preserve">gesundheitsbezogene </w:t>
      </w:r>
      <w:r>
        <w:t>Selbsthilfeo</w:t>
      </w:r>
      <w:r w:rsidR="008C0C1A">
        <w:t>rganisationen</w:t>
      </w:r>
      <w:r w:rsidR="008A4646">
        <w:t xml:space="preserve"> oder -gruppen als Initiatoren </w:t>
      </w:r>
      <w:r>
        <w:t>oder Mitwirkende im Quartier</w:t>
      </w:r>
      <w:r w:rsidR="0068278B">
        <w:t xml:space="preserve"> </w:t>
      </w:r>
      <w:r w:rsidR="004E4D1D">
        <w:t>wirken und arbeiten</w:t>
      </w:r>
      <w:r w:rsidR="008071F4">
        <w:t xml:space="preserve"> </w:t>
      </w:r>
      <w:r w:rsidR="008071F4">
        <w:fldChar w:fldCharType="begin"/>
      </w:r>
      <w:r w:rsidR="008071F4">
        <w:instrText>ADDIN CITAVI.PLACEHOLDER 00b0ceff-2b71-495a-835c-fbcaaed25f52 PFBsYWNlaG9sZGVyPg0KICA8QWRkSW5WZXJzaW9uPjQuMi4wLjExPC9BZGRJblZlcnNpb24+DQogIDxJZD4wMGIwY2VmZi0yYjcxLTQ5NWEtODM1Yy1mYmNhYWVkMjVmNTI8L0lkPg0KICA8RW50cmllcz4NCiAgICA8RW50cnk+DQogICAgICA8SWQ+ZWIxZjE0MWItNDVjZC00MGFmLTk2ODItZDM0ZWRjNjFlNTgwPC9JZD4NCiAgICAgIDxSZWZlcmVuY2VJZD40ZjdjY2YxMi1iZjJkLTRmOWEtOWFlZi04Yjg2NWUxY2E0ZTk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w59lciBldCBhbC4gMjAxNyk8L1RleHQ+DQogICAgPC9UZXh0VW5pdD4NCiAgPC9UZXh0VW5pdHM+DQo8L1BsYWNlaG9sZGVyPg==</w:instrText>
      </w:r>
      <w:r w:rsidR="008071F4">
        <w:fldChar w:fldCharType="separate"/>
      </w:r>
      <w:bookmarkStart w:id="69" w:name="_CTVP00100b0ceff2b71495a835cfbcaaed25f52"/>
      <w:r w:rsidR="008071F4">
        <w:t>(Daßer et al. 2017)</w:t>
      </w:r>
      <w:bookmarkEnd w:id="69"/>
      <w:r w:rsidR="008071F4">
        <w:fldChar w:fldCharType="end"/>
      </w:r>
      <w:r w:rsidR="00625F9E">
        <w:t xml:space="preserve"> </w:t>
      </w:r>
      <w:r w:rsidR="00625F9E">
        <w:fldChar w:fldCharType="begin"/>
      </w:r>
      <w:r w:rsidR="00625F9E">
        <w:instrText>ADDIN CITAVI.PLACEHOLDER a5ea307a-1da4-46af-9ed5-9550e2a861a0 PFBsYWNlaG9sZGVyPg0KICA8QWRkSW5WZXJzaW9uPjQuMi4wLjExPC9BZGRJblZlcnNpb24+DQogIDxJZD5hNWVhMzA3YS0xZGE0LTQ2YWYtOWVkNS05NTUwZTJhODYxYTA8L0lkPg0KICA8RW50cmllcz4NCiAgICA8RW50cnk+DQogICAgICA8SWQ+YmUzNmI4NzItYzcyMi00OGE1LWI1YmEtYjI1NzI3OGNjZTRhPC9JZD4NCiAgICAgIDxSZWZlcmVuY2VJZD43OWQ2NjJmNS0zMmJkLTRkZjMtOWFkZC0zZjVjMzliYmZlMz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JvenphZGVoIGV0IGFsLiAyMDE0KTwvVGV4dD4NCiAgICA8L1RleHRVbml0Pg0KICA8L1RleHRVbml0cz4NCjwvUGxhY2Vob2xkZXI+</w:instrText>
      </w:r>
      <w:r w:rsidR="00625F9E">
        <w:fldChar w:fldCharType="separate"/>
      </w:r>
      <w:bookmarkStart w:id="70" w:name="_CTVP001a5ea307a1da446af9ed59550e2a861a0"/>
      <w:r w:rsidR="00625F9E">
        <w:t>(Burozzadeh et al. 2014)</w:t>
      </w:r>
      <w:bookmarkEnd w:id="70"/>
      <w:r w:rsidR="00625F9E">
        <w:fldChar w:fldCharType="end"/>
      </w:r>
      <w:r w:rsidR="005962D7">
        <w:t xml:space="preserve"> </w:t>
      </w:r>
      <w:r w:rsidR="005962D7">
        <w:fldChar w:fldCharType="begin"/>
      </w:r>
      <w:r w:rsidR="005962D7">
        <w:instrText>ADDIN CITAVI.PLACEHOLDER 33053a2b-fd18-457f-896c-b1c3d96c707a PFBsYWNlaG9sZGVyPg0KICA8QWRkSW5WZXJzaW9uPjQuMi4wLjExPC9BZGRJblZlcnNpb24+DQogIDxJZD4zMzA1M2EyYi1mZDE4LTQ1N2YtODk2Yy1iMWMzZDk2YzcwN2E8L0lkPg0KICA8RW50cmllcz4NCiAgICA8RW50cnk+DQogICAgICA8SWQ+OGUzMWVlMTQtZjlmMi00YjdjLTlkN2MtNWE1MDJjY2M4OGJjPC9JZD4NCiAgICAgIDxSZWZlcmVuY2VJZD40M2JiZjc2NC04NTY5LTRlNjEtYmNlYy1hMDMyNGQwNGU0NW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obGJlY2sgTk8gMjAxNSk8L1RleHQ+DQogICAgPC9UZXh0VW5pdD4NCiAgPC9UZXh0VW5pdHM+DQo8L1BsYWNlaG9sZGVyPg==</w:instrText>
      </w:r>
      <w:r w:rsidR="005962D7">
        <w:fldChar w:fldCharType="separate"/>
      </w:r>
      <w:bookmarkStart w:id="71" w:name="_CTVP00133053a2bfd18457f896cb1c3d96c707a"/>
      <w:r w:rsidR="005962D7">
        <w:t>(Dahlbeck NO 2015)</w:t>
      </w:r>
      <w:bookmarkEnd w:id="71"/>
      <w:r w:rsidR="005962D7">
        <w:fldChar w:fldCharType="end"/>
      </w:r>
      <w:r w:rsidR="005962D7">
        <w:t xml:space="preserve"> </w:t>
      </w:r>
      <w:r w:rsidR="005962D7">
        <w:fldChar w:fldCharType="begin"/>
      </w:r>
      <w:r w:rsidR="005962D7">
        <w:instrText>ADDIN CITAVI.PLACEHOLDER a1ad5602-05c2-4223-bb5c-cb49a30e182e PFBsYWNlaG9sZGVyPg0KICA8QWRkSW5WZXJzaW9uPjQuMi4wLjExPC9BZGRJblZlcnNpb24+DQogIDxJZD5hMWFkNTYwMi0wNWMyLTQyMjMtYmI1Yy1jYjQ5YTMwZTE4MmU8L0lkPg0KICA8RW50cmllcz4NCiAgICA8RW50cnk+DQogICAgICA8SWQ+YTVkNDk5ZWUtOGYxYi00ZGJmLTg2ZTMtZmM2MTRmMWQzMjVjPC9JZD4NCiAgICAgIDxSZWZlcmVuY2VJZD44ZjZiMjZhYi1kNmI2LTRmYzktOGI0My00ODVlMGQyZDg2MWE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w6R1bmxpbmcgMjAxNyk8L1RleHQ+DQogICAgPC9UZXh0VW5pdD4NCiAgPC9UZXh0VW5pdHM+DQo8L1BsYWNlaG9sZGVyPg==</w:instrText>
      </w:r>
      <w:r w:rsidR="005962D7">
        <w:fldChar w:fldCharType="separate"/>
      </w:r>
      <w:bookmarkStart w:id="72" w:name="_CTVP001a1ad560205c24223bb5ccb49a30e182e"/>
      <w:r w:rsidR="005962D7">
        <w:t>(Bräunling 2017)</w:t>
      </w:r>
      <w:bookmarkEnd w:id="72"/>
      <w:r w:rsidR="005962D7">
        <w:fldChar w:fldCharType="end"/>
      </w:r>
      <w:r w:rsidR="004E4D1D">
        <w:t xml:space="preserve">. </w:t>
      </w:r>
    </w:p>
    <w:p w:rsidR="00361DD4" w:rsidRDefault="00025791" w:rsidP="00361DD4">
      <w:r>
        <w:t xml:space="preserve">Damit bestätigen sich die Ergebnisse der </w:t>
      </w:r>
      <w:r w:rsidR="005A64F3">
        <w:t>SHILD-Studie</w:t>
      </w:r>
      <w:r>
        <w:t xml:space="preserve">, in der </w:t>
      </w:r>
      <w:r w:rsidR="00A77BC0">
        <w:t xml:space="preserve">gesundheitsbezogene </w:t>
      </w:r>
      <w:r>
        <w:t xml:space="preserve">Selbsthilfegruppen und gesundheitsbezogene Selbsthilfeorganisationen unter anderem nach ihren Kooperationspartnern befragt wurden </w:t>
      </w:r>
      <w:r>
        <w:fldChar w:fldCharType="begin"/>
      </w:r>
      <w:r w:rsidR="00990D54">
        <w:instrText>ADDIN CITAVI.PLACEHOLDER 3ac1bec2-93f5-4cf5-887d-b67de2690656 PFBsYWNlaG9sZGVyPg0KICA8QWRkSW5WZXJzaW9uPjQuMi4wLjExPC9BZGRJblZlcnNpb24+DQogIDxJZD4zYWMxYmVjMi05M2Y1LTRjZjUtODg3ZC1iNjdkZTI2OTA2NTY8L0lkPg0KICA8RW50cmllcz4NCiAgICA8RW50cnk+DQogICAgICA8SWQ+ZmQ2ZTNkOTItOTk1ZS00MjJkLTgzZDQtMjNiMWM2M2U5NzY1PC9JZD4NCiAgICAgIDxSZWZlcmVuY2VJZD5hNThhYmFhYy1hNjdhLTRlMTgtODE3Yy05NjhiM2EyY2ZjOG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2ZhaGwgZXQgYWwuIDIwMTYpPC9UZXh0Pg0KICAgIDwvVGV4dFVuaXQ+DQogIDwvVGV4dFVuaXRzPg0KPC9QbGFjZWhvbGRlcj4=</w:instrText>
      </w:r>
      <w:r>
        <w:fldChar w:fldCharType="separate"/>
      </w:r>
      <w:bookmarkStart w:id="73" w:name="_CTVP0013ac1bec293f54cf5887db67de2690656"/>
      <w:r w:rsidR="00990D54">
        <w:t>(Kofahl et al. 2016)</w:t>
      </w:r>
      <w:bookmarkEnd w:id="73"/>
      <w:r>
        <w:fldChar w:fldCharType="end"/>
      </w:r>
      <w:r>
        <w:t xml:space="preserve">. </w:t>
      </w:r>
      <w:r w:rsidR="00A77BC0">
        <w:t xml:space="preserve">Gesundheitsbezogene </w:t>
      </w:r>
      <w:r>
        <w:t>Selbsthilfeorganisationen haben vielfältige Kooperationspartner, die sich aber eher auf überregionalen Ebenen bewegen, zum Beispiel Kooperation</w:t>
      </w:r>
      <w:r w:rsidR="00DF795B">
        <w:t>en</w:t>
      </w:r>
      <w:r>
        <w:t xml:space="preserve"> mit Selbsthilfedachverbänden, Kliniken und Krankenhäuser</w:t>
      </w:r>
      <w:r w:rsidR="00DF795B">
        <w:t>n</w:t>
      </w:r>
      <w:r>
        <w:t>, Kranken-</w:t>
      </w:r>
      <w:r w:rsidR="00A12A6B">
        <w:t xml:space="preserve"> </w:t>
      </w:r>
      <w:r>
        <w:t>und Pflegekassen, Öffentlichkeit</w:t>
      </w:r>
      <w:r w:rsidR="00A12A6B">
        <w:t>sm</w:t>
      </w:r>
      <w:r>
        <w:t>edien und andere</w:t>
      </w:r>
      <w:r w:rsidR="00DF795B">
        <w:t>n</w:t>
      </w:r>
      <w:r>
        <w:t xml:space="preserve"> </w:t>
      </w:r>
      <w:r w:rsidR="00A77BC0">
        <w:t>gesundheitsbezogene</w:t>
      </w:r>
      <w:r w:rsidR="00DF795B">
        <w:t>n</w:t>
      </w:r>
      <w:r w:rsidR="00A77BC0">
        <w:t xml:space="preserve"> </w:t>
      </w:r>
      <w:r>
        <w:t>Selbsthilfeorganisationen, Ministerien, Wohlfahrtsverbände und</w:t>
      </w:r>
      <w:r w:rsidR="00A12A6B">
        <w:t xml:space="preserve"> </w:t>
      </w:r>
      <w:r w:rsidR="00DF795B">
        <w:t>Forschungseinrichtungen. Selbsthilfegruppen</w:t>
      </w:r>
      <w:r>
        <w:t xml:space="preserve"> geben dagegen an, dass sie z.B. regelmäßig mit Selbsthilfekontaktstellen (49%) vor Ort, Kliniken und Krankenhäuser</w:t>
      </w:r>
      <w:r w:rsidR="00DF795B">
        <w:t>n</w:t>
      </w:r>
      <w:r>
        <w:t xml:space="preserve"> sowie Kranken- und Pflegekassen (je 21 %) zusammenarbeiten. Mit Ämtern oder Behörden (15%) Beratungsstellen (11</w:t>
      </w:r>
      <w:r w:rsidR="00A12A6B">
        <w:t> </w:t>
      </w:r>
      <w:r>
        <w:t>%) und Wohlfahrtsverbänden (8%) arbeiten Selbsthilfegruppen zwar regelmäßig</w:t>
      </w:r>
      <w:r w:rsidR="00DF795B">
        <w:t>,</w:t>
      </w:r>
      <w:r>
        <w:t xml:space="preserve"> aber insgesamt sehr wenig zusammen. Schulen, Kindergärten, Betriebe oder Firmen, die man möglicherweise im städtischen Bereich oder im Stadtteil vermuten kann</w:t>
      </w:r>
      <w:r w:rsidR="00DF795B">
        <w:t>,</w:t>
      </w:r>
      <w:r>
        <w:t xml:space="preserve"> arbeiten </w:t>
      </w:r>
      <w:r w:rsidR="00DF795B">
        <w:t xml:space="preserve">mit </w:t>
      </w:r>
      <w:r>
        <w:t xml:space="preserve">Selbsthilfegruppen und auch Selbsthilfeorganisation fast gar nicht zusammen. </w:t>
      </w:r>
      <w:r w:rsidR="00A12A6B">
        <w:t>G</w:t>
      </w:r>
      <w:r w:rsidR="00A77BC0">
        <w:t xml:space="preserve">esundheitsbezogene </w:t>
      </w:r>
      <w:r>
        <w:t xml:space="preserve">Selbsthilfeorganisationen und -gruppen </w:t>
      </w:r>
      <w:r w:rsidR="00A12A6B">
        <w:t xml:space="preserve">gehen also </w:t>
      </w:r>
      <w:r>
        <w:t>vielfältige Kooperationen ein</w:t>
      </w:r>
      <w:r w:rsidR="00DF795B">
        <w:t>.</w:t>
      </w:r>
      <w:r>
        <w:t xml:space="preserve"> </w:t>
      </w:r>
      <w:r w:rsidR="00DF795B">
        <w:t>B</w:t>
      </w:r>
      <w:r>
        <w:t xml:space="preserve">ezogen auf Quartiere, Stadtteile oder Gemeinwesenarbeit ist die </w:t>
      </w:r>
      <w:r w:rsidR="00BE4157">
        <w:t xml:space="preserve">gesundheitsbezogene </w:t>
      </w:r>
      <w:r>
        <w:t xml:space="preserve">Selbsthilfe weniger sichtbar. </w:t>
      </w:r>
    </w:p>
    <w:p w:rsidR="00361DD4" w:rsidRDefault="00361DD4" w:rsidP="00361DD4">
      <w:r>
        <w:lastRenderedPageBreak/>
        <w:t>So wundert es nicht, dass Heusinger und Kollegen postulieren, dass Veränderungen von (kommunalen) Strukturen zur Verbesserung der Gesundheit zwar häufig gefordert, aber im Vergleich zu verhaltensorientierten Maßnahmen seltener umgesetzt und wissenschaftlich evaluiert</w:t>
      </w:r>
      <w:r w:rsidR="00BE4157">
        <w:t xml:space="preserve"> werden</w:t>
      </w:r>
      <w:r>
        <w:t xml:space="preserve">. Nur wenige Ergebnisse liegen hierzu derzeit für Deutschland vor </w:t>
      </w:r>
      <w:r>
        <w:fldChar w:fldCharType="begin"/>
      </w:r>
      <w:r>
        <w:instrText>ADDIN CITAVI.PLACEHOLDER dd2d1d71-53dc-4c86-a1c2-4f57f88ad63e PFBsYWNlaG9sZGVyPg0KICA8QWRkSW5WZXJzaW9uPjQuMi4wLjExPC9BZGRJblZlcnNpb24+DQogIDxJZD5kZDJkMWQ3MS01M2RjLTRjODYtYTFjMi00ZjU3Zjg4YWQ2M2U8L0lkPg0KICA8RW50cmllcz4NCiAgICA8RW50cnk+DQogICAgICA8SWQ+YjRiMDg2ZDYtMWU0MC00YzVlLWExNWMtMDg4MzRiYWU2NDE1PC9JZD4NCiAgICAgIDxSZWZlcmVuY2VJZD43Njk0ZjExYy02Y2FmLTQxYmMtYjNlYy01NDJhNGVkNTc1NDA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dXNpbmdlciBldCBhbC4gMjAxNSk8L1RleHQ+DQogICAgPC9UZXh0VW5pdD4NCiAgPC9UZXh0VW5pdHM+DQo8L1BsYWNlaG9sZGVyPg==</w:instrText>
      </w:r>
      <w:r>
        <w:fldChar w:fldCharType="separate"/>
      </w:r>
      <w:bookmarkStart w:id="74" w:name="_CTVP001dd2d1d7153dc4c86a1c24f57f88ad63e"/>
      <w:r>
        <w:t>(Heusinger et al. 2015)</w:t>
      </w:r>
      <w:bookmarkEnd w:id="74"/>
      <w:r>
        <w:fldChar w:fldCharType="end"/>
      </w:r>
      <w:r>
        <w:t>. A</w:t>
      </w:r>
      <w:r w:rsidR="00025791">
        <w:t>uch Schulz-Nieswandt et al. (2016)</w:t>
      </w:r>
      <w:r>
        <w:t xml:space="preserve"> stellen nach einer Literaturrecherche fest, dass es</w:t>
      </w:r>
      <w:r w:rsidR="00025791">
        <w:t xml:space="preserve"> bisher wenig systematisch-empirisches Wissen darüber gibt, wie die Selbsthilfe in die Prozesse einer nachhaltig-integrierten Sozialraumentwicklung eingebunden ist </w:t>
      </w:r>
      <w:r w:rsidR="00025791">
        <w:fldChar w:fldCharType="begin"/>
      </w:r>
      <w:r w:rsidR="00990D54">
        <w:instrText>ADDIN CITAVI.PLACEHOLDER 7a8deb56-f845-4719-ae99-5db4e0420067 PFBsYWNlaG9sZGVyPg0KICA8QWRkSW5WZXJzaW9uPjQuMi4wLjExPC9BZGRJblZlcnNpb24+DQogIDxJZD43YThkZWI1Ni1mODQ1LTQ3MTktYWU5OS01ZGI0ZTA0MjAwNjc8L0lkPg0KICA8RW50cmllcz4NCiAgICA8RW50cnk+DQogICAgICA8SWQ+OGI0MmExOTAtZGQ3OS00ZTY1LWE4NDAtYjFhNzY5NDRmOTA1PC9JZD4NCiAgICAgIDxSZWZlcmVuY2VJZD5jYzZkNGFiMC1mOWY5LTRjYjYtODM4OC1jYmViM2M1MTZjMzU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Wx6LU5pZXN3YW5kdCBldCBhbC4gMjAxNik8L1RleHQ+DQogICAgPC9UZXh0VW5pdD4NCiAgPC9UZXh0VW5pdHM+DQo8L1BsYWNlaG9sZGVyPg==</w:instrText>
      </w:r>
      <w:r w:rsidR="00025791">
        <w:fldChar w:fldCharType="separate"/>
      </w:r>
      <w:bookmarkStart w:id="75" w:name="_CTVP0017a8deb56f8454719ae995db4e0420067"/>
      <w:r w:rsidR="00990D54">
        <w:t>(Schulz-Nieswandt et al. 2016)</w:t>
      </w:r>
      <w:bookmarkEnd w:id="75"/>
      <w:r w:rsidR="00025791">
        <w:fldChar w:fldCharType="end"/>
      </w:r>
      <w:r w:rsidR="00025791">
        <w:t xml:space="preserve">. </w:t>
      </w:r>
      <w:r w:rsidRPr="002E78DE">
        <w:t xml:space="preserve">Dabei ist die Generierung lokaler Unterstützungsstrukturen im Kontext der Quartiersentwicklung eine zukunftsbezogene Entwicklungsaufgabe, bei der die Rolle der Selbsthilfe als eine Form bürgerschaftlichen Engagements im kommunalen Setting und in der „Daseinsvorsorge“ zu diskutieren ist </w:t>
      </w:r>
      <w:r w:rsidRPr="002E78DE">
        <w:fldChar w:fldCharType="begin"/>
      </w:r>
      <w:r>
        <w:instrText>ADDIN CITAVI.PLACEHOLDER 1360de54-a9b8-455c-a8ee-4d5df288f701 PFBsYWNlaG9sZGVyPg0KICA8QWRkSW5WZXJzaW9uPjQuMi4wLjExPC9BZGRJblZlcnNpb24+DQogIDxJZD4xMzYwZGU1NC1hOWI4LTQ1NWMtYThlZS00ZDVkZjI4OGY3MDE8L0lkPg0KICA8RW50cmllcz4NCiAgICA8RW50cnk+DQogICAgICA8SWQ+MTMyNzliYjUtNmU2ZC00ZThmLTk5NzMtZGQwMWMzZGMyOTEzPC9JZD4NCiAgICAgIDxSZWZlcmVuY2VJZD5jYzZkNGFiMC1mOWY5LTRjYjYtODM4OC1jYmViM2M1MTZjMzU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Wx6LU5pZXN3YW5kdCBldCBhbC4gMjAxNik8L1RleHQ+DQogICAgPC9UZXh0VW5pdD4NCiAgPC9UZXh0VW5pdHM+DQo8L1BsYWNlaG9sZGVyPg==</w:instrText>
      </w:r>
      <w:r w:rsidRPr="002E78DE">
        <w:fldChar w:fldCharType="separate"/>
      </w:r>
      <w:bookmarkStart w:id="76" w:name="_CTVP0011360de54a9b8455ca8ee4d5df288f701"/>
      <w:r>
        <w:t>(Schulz-Nieswandt et al. 2016)</w:t>
      </w:r>
      <w:bookmarkEnd w:id="76"/>
      <w:r w:rsidRPr="002E78DE">
        <w:fldChar w:fldCharType="end"/>
      </w:r>
      <w:r w:rsidRPr="002E78DE">
        <w:t>.</w:t>
      </w:r>
    </w:p>
    <w:p w:rsidR="00F61FBF" w:rsidRDefault="00A12A6B" w:rsidP="00C97221">
      <w:r>
        <w:t xml:space="preserve">Das </w:t>
      </w:r>
      <w:r w:rsidR="00D7569B">
        <w:t xml:space="preserve">Konzept des Quartiersmanagements </w:t>
      </w:r>
      <w:r>
        <w:t>kommt</w:t>
      </w:r>
      <w:r w:rsidR="000F7A68">
        <w:t xml:space="preserve"> </w:t>
      </w:r>
      <w:r>
        <w:t xml:space="preserve">aber </w:t>
      </w:r>
      <w:r w:rsidR="000F7A68">
        <w:t xml:space="preserve">aus dem </w:t>
      </w:r>
      <w:r w:rsidR="00D7569B">
        <w:t xml:space="preserve">Kontext </w:t>
      </w:r>
      <w:r w:rsidR="000F7A68">
        <w:t xml:space="preserve">der </w:t>
      </w:r>
      <w:r w:rsidR="00BE4157">
        <w:t>sozialen Arbeit</w:t>
      </w:r>
      <w:r w:rsidR="00DF795B">
        <w:t>.</w:t>
      </w:r>
      <w:r w:rsidR="00D7569B">
        <w:t xml:space="preserve"> </w:t>
      </w:r>
      <w:r w:rsidR="000F7A68">
        <w:t>Mit</w:t>
      </w:r>
      <w:r w:rsidR="00D7569B">
        <w:t xml:space="preserve">wirkende </w:t>
      </w:r>
      <w:r w:rsidR="000F7A68">
        <w:t>im</w:t>
      </w:r>
      <w:r w:rsidR="00D7569B">
        <w:t xml:space="preserve"> Quartiersmanagement sind oft Unterstützungsorganisationen, Sozialarbeiter, Schulsozialarbeiter, Schulen, Elternbildung, Ausbildungseinrichtungen, Beratungseinrichtungen, </w:t>
      </w:r>
      <w:r w:rsidR="004035D7">
        <w:t xml:space="preserve">Wohlfahrtsverbände, </w:t>
      </w:r>
      <w:r w:rsidR="00D7569B">
        <w:t>Verwaltung, Kindertagesstätten, Tagespflegeeinrichtungen, Jugen</w:t>
      </w:r>
      <w:r w:rsidR="000F7A68">
        <w:t>dzentren und weniger gesundheitsbezogene oder auf Krank</w:t>
      </w:r>
      <w:r w:rsidR="00D7569B">
        <w:t>heit fokussierte Einrichtungen, wie Selbsthilfegruppen</w:t>
      </w:r>
      <w:r w:rsidR="000F7A68">
        <w:t xml:space="preserve"> oder -organisationen</w:t>
      </w:r>
      <w:r w:rsidR="00D7569B">
        <w:t xml:space="preserve">. </w:t>
      </w:r>
      <w:r w:rsidR="00C97221">
        <w:t>Als Zielgruppe sind meist Kinder, Jugendliche, junge Erwachsene, Familien oder auch Erzieher und Lehrer im Blick</w:t>
      </w:r>
      <w:r w:rsidR="00DF795B">
        <w:t>punkt</w:t>
      </w:r>
      <w:r w:rsidR="00C97221">
        <w:t xml:space="preserve">. </w:t>
      </w:r>
      <w:r w:rsidR="00F13C5E">
        <w:t>Ein lange beforschtes Projekt ist das „</w:t>
      </w:r>
      <w:r w:rsidR="00F13C5E" w:rsidRPr="00B35777">
        <w:t>Lenzgesund - Vernetzte frühe Hilfen</w:t>
      </w:r>
      <w:r w:rsidR="00F13C5E">
        <w:t xml:space="preserve">“ in einem Stadtteil in Hamburg </w:t>
      </w:r>
      <w:r w:rsidR="00F13C5E">
        <w:fldChar w:fldCharType="begin"/>
      </w:r>
      <w:r w:rsidR="00F13C5E">
        <w:instrText>ADDIN CITAVI.PLACEHOLDER 646ffeed-b4c0-4bd3-b657-124ce3b037e0 PFBsYWNlaG9sZGVyPg0KICA8QWRkSW5WZXJzaW9uPjQuMi4wLjExPC9BZGRJblZlcnNpb24+DQogIDxJZD42NDZmZmVlZC1iNGMwLTRiZDMtYjY1Ny0xMjRjZTNiMDM3ZTA8L0lkPg0KICA8RW50cmllcz4NCiAgICA8RW50cnk+DQogICAgICA8SWQ+ODZiM2YxOTMtOWY3Yy00ZTE3LWFhNjUtOGQ4NGNjZjlmYzUwPC9JZD4NCiAgICAgIDxSZWZlcmVuY2VJZD5hNWUwNzU4NS05MzFmLTQzMjYtOWYxMy0yZWY4M2FiYmQ4NmE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DvMOfIDIwMTYpPC9UZXh0Pg0KICAgIDwvVGV4dFVuaXQ+DQogIDwvVGV4dFVuaXRzPg0KPC9QbGFjZWhvbGRlcj4=</w:instrText>
      </w:r>
      <w:r w:rsidR="00F13C5E">
        <w:fldChar w:fldCharType="separate"/>
      </w:r>
      <w:bookmarkStart w:id="77" w:name="_CTVP001646ffeedb4c04bd3b657124ce3b037e0"/>
      <w:r w:rsidR="00F13C5E">
        <w:t>(Süß 2016)</w:t>
      </w:r>
      <w:bookmarkEnd w:id="77"/>
      <w:r w:rsidR="00F13C5E">
        <w:fldChar w:fldCharType="end"/>
      </w:r>
      <w:r w:rsidR="00F13C5E">
        <w:t xml:space="preserve">. </w:t>
      </w:r>
      <w:r w:rsidR="00C97221">
        <w:t xml:space="preserve">Die Themen </w:t>
      </w:r>
      <w:r w:rsidR="00207BDD">
        <w:t xml:space="preserve">der „Frühen Hilfen“ </w:t>
      </w:r>
      <w:r w:rsidR="00C97221">
        <w:t>beziehen sich meist auf Ernährung, Bewegung, Sucht aber auch auf Schwangerschaft und Impfungen, Zahngesundheit</w:t>
      </w:r>
      <w:r w:rsidR="00207BDD">
        <w:t xml:space="preserve"> i</w:t>
      </w:r>
      <w:r w:rsidR="00DF795B">
        <w:t>m</w:t>
      </w:r>
      <w:r w:rsidR="00207BDD">
        <w:t xml:space="preserve"> Zusammenhang mit den Zielgruppen Kindern, Jugendliche, junge Eltern, </w:t>
      </w:r>
      <w:r w:rsidR="001C5667">
        <w:t>Alleinerziehende</w:t>
      </w:r>
      <w:r w:rsidR="00207BDD">
        <w:t xml:space="preserve"> </w:t>
      </w:r>
      <w:r w:rsidR="00207BDD">
        <w:fldChar w:fldCharType="begin"/>
      </w:r>
      <w:r w:rsidR="00207BDD">
        <w:instrText>ADDIN CITAVI.PLACEHOLDER 64ed2288-12ee-4872-8211-b0284cf4d9ce PFBsYWNlaG9sZGVyPg0KICA8QWRkSW5WZXJzaW9uPjQuMi4wLjExPC9BZGRJblZlcnNpb24+DQogIDxJZD42NGVkMjI4OC0xMmVlLTQ4NzItODIxMS1iMDI4NGNmNGQ5Y2U8L0lkPg0KICA8RW50cmllcz4NCiAgICA8RW50cnk+DQogICAgICA8SWQ+YWY4ZGY0NmQtZTI4YS00MmNjLThiNWMtNTUxMzhhMDhlYzc1PC9JZD4NCiAgICAgIDxSZWZlcmVuY2VJZD5mOTFlMWU4Yi1lM2QwLTQ0OGItYWEzYS04Mzg2ODU4NzdhMjQ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c2NoZXIgdW5kIEdlZW5lIDIwMTcpPC9UZXh0Pg0KICAgIDwvVGV4dFVuaXQ+DQogIDwvVGV4dFVuaXRzPg0KPC9QbGFjZWhvbGRlcj4=</w:instrText>
      </w:r>
      <w:r w:rsidR="00207BDD">
        <w:fldChar w:fldCharType="separate"/>
      </w:r>
      <w:bookmarkStart w:id="78" w:name="_CTVP00164ed228812ee48728211b0284cf4d9ce"/>
      <w:r w:rsidR="00207BDD">
        <w:t>(Fischer und Geene 2017)</w:t>
      </w:r>
      <w:bookmarkEnd w:id="78"/>
      <w:r w:rsidR="00207BDD">
        <w:fldChar w:fldCharType="end"/>
      </w:r>
      <w:r w:rsidR="00D7569B">
        <w:t>.</w:t>
      </w:r>
      <w:r w:rsidR="00F13C5E">
        <w:t xml:space="preserve"> </w:t>
      </w:r>
      <w:r w:rsidR="00C97221">
        <w:t xml:space="preserve">Gesundheitsbezogene Selbsthilfegruppen finden sich </w:t>
      </w:r>
      <w:r w:rsidR="00DF795B">
        <w:t xml:space="preserve">in diesem Themenspektrum des Quartiersmanagement </w:t>
      </w:r>
      <w:r w:rsidR="002E78DE">
        <w:t xml:space="preserve">auch </w:t>
      </w:r>
      <w:r w:rsidR="00C97221">
        <w:t xml:space="preserve">in der Literatur </w:t>
      </w:r>
      <w:r w:rsidR="00F13C5E">
        <w:t>kaum</w:t>
      </w:r>
      <w:r w:rsidR="00C97221">
        <w:t xml:space="preserve"> wieder. </w:t>
      </w:r>
    </w:p>
    <w:p w:rsidR="00C97221" w:rsidRDefault="00552643" w:rsidP="00C97221">
      <w:r>
        <w:t>D</w:t>
      </w:r>
      <w:r w:rsidR="00C97221">
        <w:t>ennoch gibt es sie höchstwahrscheinlich große Schnittmengen</w:t>
      </w:r>
      <w:r w:rsidR="00DF795B">
        <w:t>,</w:t>
      </w:r>
      <w:r w:rsidR="00C97221">
        <w:t xml:space="preserve"> </w:t>
      </w:r>
      <w:r w:rsidR="00DF795B">
        <w:t>z</w:t>
      </w:r>
      <w:r w:rsidR="00C97221">
        <w:t>um Beispiel bei Alkoholproblem</w:t>
      </w:r>
      <w:r w:rsidR="00DF795B">
        <w:t>en.</w:t>
      </w:r>
      <w:r w:rsidR="00C97221">
        <w:t xml:space="preserve"> </w:t>
      </w:r>
      <w:r w:rsidR="00DF795B">
        <w:t>D</w:t>
      </w:r>
      <w:r w:rsidR="00C97221">
        <w:t>enn alle Aktivitäten zielen darauf ab</w:t>
      </w:r>
      <w:r w:rsidR="008A7A03">
        <w:t>,</w:t>
      </w:r>
      <w:r w:rsidR="00C97221">
        <w:t xml:space="preserve"> große Gesundheitsrisiken und Volkskrankheiten zu mindern bzw. sie zu verhüten. Außerdem zeigt sich heute, dass insbesondere die chronischen </w:t>
      </w:r>
      <w:r w:rsidR="008A7A03">
        <w:t>(</w:t>
      </w:r>
      <w:r w:rsidR="00C97221">
        <w:t>Erb</w:t>
      </w:r>
      <w:r w:rsidR="008A7A03">
        <w:t>-)</w:t>
      </w:r>
      <w:r w:rsidR="00C97221">
        <w:t>krankheiten, die häufig im Kindesalter in Vorstufen beginnen und sich dann bis ins Erwachsenenalter weiterentwickeln, im Vordergrund stehen könnten. Zudem stellt man heute eine Verschiebung von chronisch somatischen hin zu chronischen psychischen Krankheiten fest</w:t>
      </w:r>
      <w:r w:rsidR="00DF795B">
        <w:t xml:space="preserve">. </w:t>
      </w:r>
      <w:r w:rsidR="000A1839">
        <w:t xml:space="preserve">Diabetes, </w:t>
      </w:r>
      <w:r w:rsidR="00F13C5E">
        <w:t>Adipositas</w:t>
      </w:r>
      <w:r w:rsidR="00DF795B">
        <w:t xml:space="preserve"> und</w:t>
      </w:r>
      <w:r w:rsidR="000A1839">
        <w:t xml:space="preserve"> Sucht</w:t>
      </w:r>
      <w:r w:rsidR="00F13C5E">
        <w:t xml:space="preserve"> sind </w:t>
      </w:r>
      <w:r w:rsidR="00DF795B">
        <w:t xml:space="preserve">zum Beispiel </w:t>
      </w:r>
      <w:r w:rsidR="00F13C5E">
        <w:t>Themen</w:t>
      </w:r>
      <w:r w:rsidR="000A1839">
        <w:t>,</w:t>
      </w:r>
      <w:r w:rsidR="00F13C5E">
        <w:t xml:space="preserve"> bei denen die Unterstützung von </w:t>
      </w:r>
      <w:r w:rsidR="008A7A03">
        <w:t xml:space="preserve">gesundheitlichen </w:t>
      </w:r>
      <w:r w:rsidR="00F13C5E">
        <w:t xml:space="preserve">Selbsthilfegruppen im Quartier </w:t>
      </w:r>
      <w:r w:rsidR="000A1839">
        <w:t>sinnvoll sein könnte.</w:t>
      </w:r>
    </w:p>
    <w:p w:rsidR="008A7A03" w:rsidRDefault="00DF795B" w:rsidP="00C97221">
      <w:r>
        <w:t xml:space="preserve">Schaut </w:t>
      </w:r>
      <w:r w:rsidR="008A7A03" w:rsidRPr="00D47427">
        <w:t>man sich die verschiedenen Projekte im Bereich der frühen Hilfe</w:t>
      </w:r>
      <w:r>
        <w:t>n</w:t>
      </w:r>
      <w:r w:rsidR="008A7A03" w:rsidRPr="00D47427">
        <w:t xml:space="preserve"> an, </w:t>
      </w:r>
      <w:r>
        <w:t xml:space="preserve">die </w:t>
      </w:r>
      <w:r w:rsidR="008A7A03">
        <w:t>auf Partizipation der Betroffenen und auf Vernetzung setz</w:t>
      </w:r>
      <w:r w:rsidR="00791681">
        <w:t>en</w:t>
      </w:r>
      <w:r w:rsidR="008A7A03">
        <w:t xml:space="preserve">, </w:t>
      </w:r>
      <w:r w:rsidR="00791681">
        <w:t xml:space="preserve">ist das </w:t>
      </w:r>
      <w:r w:rsidR="008A7A03" w:rsidRPr="00D47427">
        <w:t xml:space="preserve">durchaus ein Bereich, in dem nicht nur die bisher aufgeführten Akteure und Akteurinnen des Gesundheitswesens ihren Platz finden, </w:t>
      </w:r>
      <w:r w:rsidR="008A7A03">
        <w:t xml:space="preserve">sondern </w:t>
      </w:r>
      <w:r w:rsidR="008A7A03" w:rsidRPr="00D47427">
        <w:t xml:space="preserve">die Einbeziehung von </w:t>
      </w:r>
      <w:r w:rsidR="00A12A6B">
        <w:t xml:space="preserve">gesundheitlicher </w:t>
      </w:r>
      <w:r w:rsidR="008A7A03" w:rsidRPr="00D47427">
        <w:t>Selbsthilfe gute Anknüpfungsmöglichkeiten bieten</w:t>
      </w:r>
      <w:r w:rsidR="008A7A03">
        <w:t xml:space="preserve"> könnte und möglicherweise für alle Beteiligten gewinnbringend ist</w:t>
      </w:r>
      <w:r w:rsidR="008A7A03" w:rsidRPr="00D47427">
        <w:t xml:space="preserve"> </w:t>
      </w:r>
      <w:r w:rsidR="008A7A03">
        <w:fldChar w:fldCharType="begin"/>
      </w:r>
      <w:r w:rsidR="008A7A03">
        <w:instrText>ADDIN CITAVI.PLACEHOLDER a79c7c1c-4711-435f-9678-b337c8fbfa0f PFBsYWNlaG9sZGVyPg0KICA8QWRkSW5WZXJzaW9uPjQuMi4wLjExPC9BZGRJblZlcnNpb24+DQogIDxJZD5hNzljN2MxYy00NzExLTQzNWYtOTY3OC1iMzM3YzhmYmZhMGY8L0lkPg0KICA8RW50cmllcz4NCiAgICA8RW50cnk+DQogICAgICA8SWQ+MDk5NTg1ODctZjIxNy00ODA2LWE3NjYtYzU3MjQ2NjZjZmRhPC9JZD4NCiAgICAgIDxSZWZlcmVuY2VJZD42ZTBmNDAwZS02NTg3LTQ5MTAtYmNmMC1lMzg3NzEwNDExODY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c3Nha293c2tpIGV0IGFsLiAyMDA5KTwvVGV4dD4NCiAgICA8L1RleHRVbml0Pg0KICA8L1RleHRVbml0cz4NCjwvUGxhY2Vob2xkZXI+</w:instrText>
      </w:r>
      <w:r w:rsidR="008A7A03">
        <w:fldChar w:fldCharType="separate"/>
      </w:r>
      <w:bookmarkStart w:id="79" w:name="_CTVP001a79c7c1c4711435f9678b337c8fbfa0f"/>
      <w:r w:rsidR="008A7A03">
        <w:t>(Mossakowski et al. 2009)</w:t>
      </w:r>
      <w:bookmarkEnd w:id="79"/>
      <w:r w:rsidR="008A7A03">
        <w:fldChar w:fldCharType="end"/>
      </w:r>
      <w:r w:rsidR="008A7A03">
        <w:fldChar w:fldCharType="begin"/>
      </w:r>
      <w:r w:rsidR="008A7A03">
        <w:instrText>ADDIN CITAVI.PLACEHOLDER 9f817559-ab62-4bd9-8bde-645cf9bdd963 PFBsYWNlaG9sZGVyPg0KICA8QWRkSW5WZXJzaW9uPjQuMi4wLjExPC9BZGRJblZlcnNpb24+DQogIDxJZD45ZjgxNzU1OS1hYjYyLTRiZDktOGJkZS02NDVjZjliZGQ5NjM8L0lkPg0KICA8RW50cmllcz4NCiAgICA8RW50cnk+DQogICAgICA8SWQ+Yjk5MjE2YzEtODcyYi00MDczLTkwNGMtZWQ1Yzc1YWUyZjhlPC9JZD4NCiAgICAgIDxSZWZlcmVuY2VJZD5mOWQ4M2NkZi0zZTdhLTRmYTktOThiNS01ZDBmYzg2Zjk1OW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7DtmNrZXIgMjAxMik8L1RleHQ+DQogICAgPC9UZXh0VW5pdD4NCiAgPC9UZXh0VW5pdHM+DQo8L1BsYWNlaG9sZGVyPg==</w:instrText>
      </w:r>
      <w:r w:rsidR="008A7A03">
        <w:fldChar w:fldCharType="separate"/>
      </w:r>
      <w:bookmarkStart w:id="80" w:name="_CTVP0019f817559ab624bd98bde645cf9bdd963"/>
      <w:r w:rsidR="008A7A03">
        <w:t>(Nöcker 2012)</w:t>
      </w:r>
      <w:bookmarkEnd w:id="80"/>
      <w:r w:rsidR="008A7A03">
        <w:fldChar w:fldCharType="end"/>
      </w:r>
      <w:r w:rsidR="008A7A03" w:rsidRPr="00D47427">
        <w:fldChar w:fldCharType="begin"/>
      </w:r>
      <w:r w:rsidR="00990D54">
        <w:instrText>ADDIN CITAVI.PLACEHOLDER 3589599b-77c8-4075-bab6-3cacf2d416f6 PFBsYWNlaG9sZGVyPg0KICA8QWRkSW5WZXJzaW9uPjQuMi4wLjExPC9BZGRJblZlcnNpb24+DQogIDxJZD4zNTg5NTk5Yi03N2M4LTQwNzUtYmFiNi0zY2FjZjJkNDE2ZjY8L0lkPg0KICA8RW50cmllcz4NCiAgICA8RW50cnk+DQogICAgICA8SWQ+MTQyMzZiODMtNGM0Mi00YWQ2LWE0N2UtNzVjNGNjMDVkMzJiPC9JZD4NCiAgICAgIDxSZWZlcmVuY2VJZD5jZWQxNTQwMS0wNTFlLTRmNTYtYWI1NS03NWNhYTU4M2M4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VuZSAyMDE3KTwvVGV4dD4NCiAgICA8L1RleHRVbml0Pg0KICA8L1RleHRVbml0cz4NCjwvUGxhY2Vob2xkZXI+</w:instrText>
      </w:r>
      <w:r w:rsidR="008A7A03" w:rsidRPr="00D47427">
        <w:fldChar w:fldCharType="separate"/>
      </w:r>
      <w:bookmarkStart w:id="81" w:name="_CTVP0013589599b77c84075bab63cacf2d416f6"/>
      <w:r w:rsidR="00990D54">
        <w:t>(Geene 2017)</w:t>
      </w:r>
      <w:bookmarkEnd w:id="81"/>
      <w:r w:rsidR="008A7A03" w:rsidRPr="00D47427">
        <w:fldChar w:fldCharType="end"/>
      </w:r>
      <w:r w:rsidR="008A7A03">
        <w:t>.</w:t>
      </w:r>
      <w:r w:rsidR="008A7A03" w:rsidRPr="008A7A03">
        <w:t xml:space="preserve"> </w:t>
      </w:r>
    </w:p>
    <w:p w:rsidR="00A12A6B" w:rsidRDefault="00552643" w:rsidP="00552643">
      <w:r>
        <w:t xml:space="preserve">Auch für ältere Menschen ist das Quartier, ihr Viertel oder auch die Nachbarschaft von großer Bedeutung, da die Kompetenzen und die Mobilität </w:t>
      </w:r>
      <w:r w:rsidR="00207BDD">
        <w:t>nachlassen</w:t>
      </w:r>
      <w:r>
        <w:t xml:space="preserve"> und </w:t>
      </w:r>
      <w:r w:rsidR="00791681">
        <w:t xml:space="preserve">soziale Kontakte </w:t>
      </w:r>
      <w:r>
        <w:t>vielfach abnehmen. Dennoch stehen ältere Menschen noch nicht so sehr im Fokus von Programmen, vielmehr sind die Maßnahmen vor Ort, wie schon ausgeführt, auf den Schwerpunkt von Kindern</w:t>
      </w:r>
      <w:r w:rsidR="00791681">
        <w:t>,</w:t>
      </w:r>
      <w:r>
        <w:t xml:space="preserve"> </w:t>
      </w:r>
      <w:r>
        <w:lastRenderedPageBreak/>
        <w:t xml:space="preserve">Jugendlichen und Familien ausgerichtet. Wenn es aber um altersgerechte Quartiersentwicklung geht, so zielen die Projekte auf die Verbesserung der physischen Wohn- und Lebensbedingungen, der individuellen Lebenschancen sowie auf Integration und Zusammenleben ab. Barrierefreies Wohnen, </w:t>
      </w:r>
      <w:r w:rsidR="00791681">
        <w:t>‚</w:t>
      </w:r>
      <w:r>
        <w:t>Alten WGs</w:t>
      </w:r>
      <w:r w:rsidR="00791681">
        <w:t>‘</w:t>
      </w:r>
      <w:r>
        <w:t xml:space="preserve"> oder </w:t>
      </w:r>
      <w:r w:rsidR="00791681">
        <w:t>‚</w:t>
      </w:r>
      <w:r>
        <w:t>Mehr-Generationen-Wohnen</w:t>
      </w:r>
      <w:r w:rsidR="00791681">
        <w:t>‘</w:t>
      </w:r>
      <w:r>
        <w:t xml:space="preserve"> sind nur einige Stichwörter in diesem Zusammenhang</w:t>
      </w:r>
      <w:r w:rsidR="00791681">
        <w:t xml:space="preserve">, des </w:t>
      </w:r>
      <w:r w:rsidR="005A64F3">
        <w:t>Weiteren</w:t>
      </w:r>
      <w:r w:rsidR="00791681">
        <w:t xml:space="preserve"> geht</w:t>
      </w:r>
      <w:r>
        <w:t xml:space="preserve"> </w:t>
      </w:r>
      <w:r w:rsidR="00791681">
        <w:t xml:space="preserve">es </w:t>
      </w:r>
      <w:r>
        <w:t>auch um Mobilität, öffentlichen Personennahverkehr</w:t>
      </w:r>
      <w:r w:rsidR="00791681">
        <w:t xml:space="preserve"> und</w:t>
      </w:r>
      <w:r>
        <w:t xml:space="preserve"> um Barrierefreiheit </w:t>
      </w:r>
      <w:r w:rsidR="001C5667">
        <w:t>in</w:t>
      </w:r>
      <w:r>
        <w:t xml:space="preserve"> </w:t>
      </w:r>
      <w:r w:rsidRPr="00145B3B">
        <w:t>Gesundheitsinstitutionen</w:t>
      </w:r>
      <w:r w:rsidR="00145B3B" w:rsidRPr="00145B3B">
        <w:t xml:space="preserve"> </w:t>
      </w:r>
      <w:r w:rsidR="00145B3B" w:rsidRPr="00145B3B">
        <w:fldChar w:fldCharType="begin"/>
      </w:r>
      <w:r w:rsidR="00145B3B" w:rsidRPr="00145B3B">
        <w:instrText>ADDIN CITAVI.PLACEHOLDER 4e78f1c3-50ee-4820-a5f7-05ae40ba26f5 PFBsYWNlaG9sZGVyPg0KICA8QWRkSW5WZXJzaW9uPjQuMi4wLjExPC9BZGRJblZlcnNpb24+DQogIDxJZD40ZTc4ZjFjMy01MGVlLTQ4MjAtYTVmNy0wNWFlNDBiYTI2ZjU8L0lkPg0KICA8RW50cmllcz4NCiAgICA8RW50cnk+DQogICAgICA8SWQ+YjhmNzI0YjEtOTVhNi00ZjNhLWJkMTEtOTgyMDdhNzc2ZGY4PC9JZD4NCiAgICAgIDxSZWZlcmVuY2VJZD4wYmVjNGFkMy0xZGY1LTQwMmYtOTE4OC0yM2RmNzQxM2VlNz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sdGVyIDIwMTcpPC9UZXh0Pg0KICAgIDwvVGV4dFVuaXQ+DQogIDwvVGV4dFVuaXRzPg0KPC9QbGFjZWhvbGRlcj4=</w:instrText>
      </w:r>
      <w:r w:rsidR="00145B3B" w:rsidRPr="00145B3B">
        <w:fldChar w:fldCharType="separate"/>
      </w:r>
      <w:bookmarkStart w:id="82" w:name="_CTVP0014e78f1c350ee4820a5f705ae40ba26f5"/>
      <w:r w:rsidR="00145B3B" w:rsidRPr="00145B3B">
        <w:t>(Wolter 2017)</w:t>
      </w:r>
      <w:bookmarkEnd w:id="82"/>
      <w:r w:rsidR="00145B3B" w:rsidRPr="00145B3B">
        <w:fldChar w:fldCharType="end"/>
      </w:r>
      <w:r w:rsidR="001914AD" w:rsidRPr="00145B3B">
        <w:t>.</w:t>
      </w:r>
      <w:r w:rsidRPr="00145B3B">
        <w:t xml:space="preserve"> </w:t>
      </w:r>
      <w:r w:rsidR="00791681">
        <w:t xml:space="preserve">Diese Faktoren sind für </w:t>
      </w:r>
      <w:r>
        <w:t>eine gesellschaftlich</w:t>
      </w:r>
      <w:r w:rsidR="00A12A6B">
        <w:t xml:space="preserve">e Teilhabe </w:t>
      </w:r>
      <w:r w:rsidR="00791681">
        <w:t xml:space="preserve">von </w:t>
      </w:r>
      <w:r w:rsidR="00A12A6B">
        <w:t>älteren Menschen</w:t>
      </w:r>
      <w:r w:rsidR="00791681">
        <w:t xml:space="preserve"> in der Gesellschaft von großer Bedeutung.</w:t>
      </w:r>
      <w:r w:rsidR="00A12A6B">
        <w:t xml:space="preserve"> </w:t>
      </w:r>
      <w:r w:rsidR="00791681">
        <w:t>G</w:t>
      </w:r>
      <w:r w:rsidR="00A12A6B">
        <w:t>esundheitliche indikationsspezifische Selbsthilfegruppen finden hier zurzeit noch keinen sichtbaren Platz.</w:t>
      </w:r>
    </w:p>
    <w:p w:rsidR="001914AD" w:rsidRDefault="00A12A6B" w:rsidP="00552643">
      <w:r>
        <w:t>I</w:t>
      </w:r>
      <w:r w:rsidR="00552643">
        <w:t xml:space="preserve">m Bereich der Sozialen Stadt </w:t>
      </w:r>
      <w:r>
        <w:t xml:space="preserve">hat jedoch </w:t>
      </w:r>
      <w:r w:rsidR="00552643">
        <w:t>die Gesundheitsförderung im Laufe der Programmumsetzung an Gewicht gewonnen. Aufgrund der steigenden Lebenserwartung wächst die Bedeutung dieses Themas auch für ältere Menschen. Viele im Alter gehäuft auftretende Zivilisationskrankheiten können durch gesundheitsgerechte</w:t>
      </w:r>
      <w:r w:rsidR="001545B1">
        <w:t>s</w:t>
      </w:r>
      <w:r w:rsidR="00552643">
        <w:t xml:space="preserve"> Verhalten und </w:t>
      </w:r>
      <w:r w:rsidR="001545B1">
        <w:t>gesunde</w:t>
      </w:r>
      <w:r w:rsidR="00552643">
        <w:t xml:space="preserve"> Lebensverhältnisse vermieden oder in ihrem Auftreten verzögert werden. Als quartiersbezogene Angebote für Ältere haben sich beispielsweise regelmäßige gemeinsame und gesunde Frühstücke, Bewegungstreffs, Kurse zur Stuhlgymnastik, Sportgruppen und Gesundheitssprechstunden sowie Seniorengesundheitstag</w:t>
      </w:r>
      <w:r w:rsidR="00C56310">
        <w:t>e</w:t>
      </w:r>
      <w:r w:rsidR="00552643">
        <w:t xml:space="preserve"> bewährt. Gef</w:t>
      </w:r>
      <w:r w:rsidR="00C56310">
        <w:t>ö</w:t>
      </w:r>
      <w:r w:rsidR="00552643">
        <w:t>rdert wird stadtteilbezogene Zusammenarbeit der entsprechenden Akteure, tragfähige Kooperationsformen, , wie zum Beispiel Wohnungswirtschaft, Träger sozialer Dienste, Pflege und andere Dienstleistungen, Einzelhandel und Handwerk, Vereine</w:t>
      </w:r>
      <w:r w:rsidR="001545B1">
        <w:t>,</w:t>
      </w:r>
      <w:r w:rsidR="00552643">
        <w:t xml:space="preserve"> Stiftungen sowie Selbsthilfe der Älteren ohne dabei tatsächlich die gesundheitliche Selbsthilfestruktur im Blick zu haben. Zudem hat sich in dem Bereich altersgerechtes Wohnen </w:t>
      </w:r>
      <w:r w:rsidR="00C56310">
        <w:t xml:space="preserve">ein </w:t>
      </w:r>
      <w:r w:rsidR="00552643">
        <w:t xml:space="preserve">Feld für Nachbarschaftshilfe entwickelt </w:t>
      </w:r>
      <w:r w:rsidR="00552643">
        <w:fldChar w:fldCharType="begin"/>
      </w:r>
      <w:r w:rsidR="00552643">
        <w:instrText>ADDIN CITAVI.PLACEHOLDER 61738c8f-fd68-44b7-97fe-70e1e1ceb967 PFBsYWNlaG9sZGVyPg0KICA8QWRkSW5WZXJzaW9uPjQuMi4wLjExPC9BZGRJblZlcnNpb24+DQogIDxJZD42MTczOGM4Zi1mZDY4LTQ0YjctOTdmZS03MGUxZTFjZWI5Njc8L0lkPg0KICA8RW50cmllcz4NCiAgICA8RW50cnk+DQogICAgICA8SWQ+OGVmNTk4MDAtZDE0Ny00MTlkLThhNGQtZGUwYzZhOWQzMzYwPC9JZD4NCiAgICAgIDxSZWZlcmVuY2VJZD4yYjA0MmVjYS00ZmFhLTQxZTgtYTVlZC04ZjczMGRiMjJiMjU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sO2aG1lIHVuZCBGcmFua2UgMjAxMCk8L1RleHQ+DQogICAgPC9UZXh0VW5pdD4NCiAgPC9UZXh0VW5pdHM+DQo8L1BsYWNlaG9sZGVyPg==</w:instrText>
      </w:r>
      <w:r w:rsidR="00552643">
        <w:fldChar w:fldCharType="separate"/>
      </w:r>
      <w:bookmarkStart w:id="83" w:name="_CTVP00161738c8ffd6844b797fe70e1e1ceb967"/>
      <w:r w:rsidR="00552643">
        <w:t>(Böhme und Franke 2010)</w:t>
      </w:r>
      <w:bookmarkEnd w:id="83"/>
      <w:r w:rsidR="00552643">
        <w:fldChar w:fldCharType="end"/>
      </w:r>
      <w:r w:rsidR="00552643">
        <w:t>.</w:t>
      </w:r>
      <w:r w:rsidR="008A7A03">
        <w:t xml:space="preserve"> </w:t>
      </w:r>
    </w:p>
    <w:p w:rsidR="00A12A6B" w:rsidRDefault="00C56310" w:rsidP="00552643">
      <w:r>
        <w:t xml:space="preserve">In </w:t>
      </w:r>
      <w:r w:rsidR="00552643">
        <w:t xml:space="preserve">keinem dieser Projekte wird </w:t>
      </w:r>
      <w:r w:rsidR="007647A7">
        <w:t xml:space="preserve">in der </w:t>
      </w:r>
      <w:r w:rsidR="007647A7" w:rsidRPr="008A4646">
        <w:t xml:space="preserve">Literatur </w:t>
      </w:r>
      <w:r w:rsidR="00552643" w:rsidRPr="008A4646">
        <w:t>explizit auf</w:t>
      </w:r>
      <w:r w:rsidR="00552643">
        <w:t xml:space="preserve"> </w:t>
      </w:r>
      <w:r w:rsidR="00A77BC0">
        <w:t xml:space="preserve">gesundheitsbezogene </w:t>
      </w:r>
      <w:r w:rsidR="00552643">
        <w:t>Selbsthilfe</w:t>
      </w:r>
      <w:r w:rsidR="001545B1">
        <w:t>g</w:t>
      </w:r>
      <w:r w:rsidR="00552643">
        <w:t>ruppen oder Selbsthilfeorganisationen eingegangen</w:t>
      </w:r>
      <w:r w:rsidR="001545B1" w:rsidRPr="001914AD">
        <w:t>, a</w:t>
      </w:r>
      <w:r w:rsidR="001914AD" w:rsidRPr="001914AD">
        <w:t>ußer in den G</w:t>
      </w:r>
      <w:r w:rsidR="00552643" w:rsidRPr="001914AD">
        <w:t>esundheitsregionen</w:t>
      </w:r>
      <w:r w:rsidR="001914AD">
        <w:t xml:space="preserve"> (siehe im Text unter Gesundheitsregionen)</w:t>
      </w:r>
      <w:r w:rsidR="00552643">
        <w:t>.</w:t>
      </w:r>
      <w:r w:rsidR="00A12A6B">
        <w:t xml:space="preserve"> </w:t>
      </w:r>
      <w:r w:rsidR="00552643">
        <w:t>Auch bei den Gesundheitsdeterminanten wird zwar auf die Relevanz von sozial kommunalen Netzwerk</w:t>
      </w:r>
      <w:r w:rsidR="001545B1">
        <w:t>en</w:t>
      </w:r>
      <w:r w:rsidR="00552643">
        <w:t xml:space="preserve"> hingewiesen, genannt werden aber oft die Nachbarschaft, Familie, Freunde, die die Erhaltung und Wiederherstellung der Gesundheit unterstützen. </w:t>
      </w:r>
      <w:r w:rsidR="00A12A6B">
        <w:t xml:space="preserve">Gesundheitsbezogene </w:t>
      </w:r>
      <w:r w:rsidR="00552643">
        <w:t>Selbsthilfegruppen finden hier</w:t>
      </w:r>
      <w:r w:rsidR="008A4646">
        <w:t xml:space="preserve"> </w:t>
      </w:r>
      <w:r w:rsidR="00552643">
        <w:t xml:space="preserve">keinen Raum. </w:t>
      </w:r>
    </w:p>
    <w:p w:rsidR="00C9358C" w:rsidRDefault="00A12A6B" w:rsidP="00C9358C">
      <w:r>
        <w:t>Im</w:t>
      </w:r>
      <w:r w:rsidR="00552643">
        <w:t xml:space="preserve"> Quartier ist es jedoch nahe liegend, dass vor allem die Ebenen </w:t>
      </w:r>
      <w:r w:rsidR="00C56310">
        <w:t xml:space="preserve">der </w:t>
      </w:r>
      <w:r w:rsidR="00552643">
        <w:t>soziale</w:t>
      </w:r>
      <w:r w:rsidR="00C56310">
        <w:t>n</w:t>
      </w:r>
      <w:r w:rsidR="00552643">
        <w:t xml:space="preserve"> und kommunale</w:t>
      </w:r>
      <w:r w:rsidR="00C56310">
        <w:t>n</w:t>
      </w:r>
      <w:r w:rsidR="00552643">
        <w:t xml:space="preserve"> Netzwerke sowie Lebens</w:t>
      </w:r>
      <w:r w:rsidR="00207BDD">
        <w:t>-</w:t>
      </w:r>
      <w:r w:rsidR="00552643">
        <w:t xml:space="preserve"> und Arbeitsbedingungen der Bevölkerung von Interesse sind</w:t>
      </w:r>
      <w:r w:rsidR="006B44AA">
        <w:t xml:space="preserve"> </w:t>
      </w:r>
      <w:r w:rsidR="006B44AA">
        <w:fldChar w:fldCharType="begin"/>
      </w:r>
      <w:r w:rsidR="00FC4D5B">
        <w:instrText>ADDIN CITAVI.PLACEHOLDER 69117b27-8b1c-4091-845c-729944a6f020 PFBsYWNlaG9sZGVyPg0KICA8QWRkSW5WZXJzaW9uPjQuMi4wLjExPC9BZGRJblZlcnNpb24+DQogIDxJZD42OTExN2IyNy04YjFjLTQwOTEtODQ1Yy03Mjk5NDRhNmYwMjA8L0lkPg0KICA8RW50cmllcz4NCiAgICA8RW50cnk+DQogICAgICA8SWQ+YWFjNjBiNGQtZThiMS00NTY5LThkNzYtZDUzZmE4ZTBmMTA4PC9JZD4NCiAgICAgIDxSZWZlcmVuY2VJZD5iNzk2ODE3Yi1lY2M1LTQ1YWUtYTM2NS00YzZkODYzMGZmZmQ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WJpYW4gZXQgYWwuIDIwMTcpPC9UZXh0Pg0KICAgIDwvVGV4dFVuaXQ+DQogIDwvVGV4dFVuaXRzPg0KPC9QbGFjZWhvbGRlcj4=</w:instrText>
      </w:r>
      <w:r w:rsidR="006B44AA">
        <w:fldChar w:fldCharType="separate"/>
      </w:r>
      <w:bookmarkStart w:id="84" w:name="_CTVP00169117b278b1c4091845c729944a6f020"/>
      <w:r w:rsidR="00FC4D5B">
        <w:t>(Fabian et al. 2017)</w:t>
      </w:r>
      <w:bookmarkEnd w:id="84"/>
      <w:r w:rsidR="006B44AA">
        <w:fldChar w:fldCharType="end"/>
      </w:r>
      <w:r w:rsidR="00552643">
        <w:t>.</w:t>
      </w:r>
      <w:r>
        <w:t xml:space="preserve"> </w:t>
      </w:r>
      <w:r w:rsidR="008A7A03" w:rsidRPr="001914AD">
        <w:t>Auch e</w:t>
      </w:r>
      <w:r w:rsidR="00C9358C" w:rsidRPr="001914AD">
        <w:t xml:space="preserve">ine Studie aus dem Jahr 2010 weist darauf hin, dass Selbsthilfe im Quartier eine Relevanz besitzt. </w:t>
      </w:r>
      <w:r w:rsidR="00207BDD" w:rsidRPr="001914AD">
        <w:t xml:space="preserve">Allerdings </w:t>
      </w:r>
      <w:r w:rsidR="00C9358C" w:rsidRPr="001914AD">
        <w:t xml:space="preserve">wird </w:t>
      </w:r>
      <w:r w:rsidR="00207BDD" w:rsidRPr="001914AD">
        <w:t xml:space="preserve">diese </w:t>
      </w:r>
      <w:r w:rsidR="00C9358C" w:rsidRPr="001914AD">
        <w:t>eher über die jeweiligen Selbsth</w:t>
      </w:r>
      <w:r w:rsidR="0070093E" w:rsidRPr="001914AD">
        <w:t xml:space="preserve">ilfekontaktstellen </w:t>
      </w:r>
      <w:r w:rsidR="00207BDD" w:rsidRPr="001914AD">
        <w:t xml:space="preserve">organisiert als über </w:t>
      </w:r>
      <w:r w:rsidR="003516C8">
        <w:t xml:space="preserve">gesundheitsbezogene </w:t>
      </w:r>
      <w:r w:rsidR="00207BDD" w:rsidRPr="001914AD">
        <w:t>Selbsthilfegruppen oder -organisationen</w:t>
      </w:r>
      <w:r w:rsidR="00D47427" w:rsidRPr="001914AD">
        <w:t xml:space="preserve"> </w:t>
      </w:r>
      <w:r w:rsidR="00D47427" w:rsidRPr="001914AD">
        <w:fldChar w:fldCharType="begin"/>
      </w:r>
      <w:r w:rsidR="00D47427" w:rsidRPr="001914AD">
        <w:instrText>ADDIN CITAVI.PLACEHOLDER 53919644-4d29-4392-a976-1e0471dec47f PFBsYWNlaG9sZGVyPg0KICA8QWRkSW5WZXJzaW9uPjQuMi4wLjExPC9BZGRJblZlcnNpb24+DQogIDxJZD41MzkxOTY0NC00ZDI5LTQzOTItYTk3Ni0xZTA0NzFkZWM0N2Y8L0lkPg0KICA8RW50cmllcz4NCiAgICA8RW50cnk+DQogICAgICA8SWQ+NDZhYjNjNWQtNDZmOC00MzQ3LTliMTYtMmU5ODcyMGZjOTc4PC9JZD4NCiAgICAgIDxSZWZlcmVuY2VJZD41ZmE3MGIzZC03MDUwLTQyYjgtYjVmMy02ZmM5Y2M4YTRhYz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XJraMO2bHplciBldCBhbC4gMjAxMCk8L1RleHQ+DQogICAgPC9UZXh0VW5pdD4NCiAgPC9UZXh0VW5pdHM+DQo8L1BsYWNlaG9sZGVyPg==</w:instrText>
      </w:r>
      <w:r w:rsidR="00D47427" w:rsidRPr="001914AD">
        <w:fldChar w:fldCharType="separate"/>
      </w:r>
      <w:bookmarkStart w:id="85" w:name="_CTVP001539196444d294392a9761e0471dec47f"/>
      <w:r w:rsidR="00D47427" w:rsidRPr="001914AD">
        <w:t>(Birkhölzer et al. 2010)</w:t>
      </w:r>
      <w:bookmarkEnd w:id="85"/>
      <w:r w:rsidR="00D47427" w:rsidRPr="001914AD">
        <w:fldChar w:fldCharType="end"/>
      </w:r>
      <w:r w:rsidR="00145B3B">
        <w:t xml:space="preserve"> </w:t>
      </w:r>
      <w:r w:rsidR="00145B3B">
        <w:fldChar w:fldCharType="begin"/>
      </w:r>
      <w:r w:rsidR="00145B3B">
        <w:instrText>ADDIN CITAVI.PLACEHOLDER 5de69f78-3d6b-4352-91a3-14d752a26019 PFBsYWNlaG9sZGVyPg0KICA8QWRkSW5WZXJzaW9uPjQuMi4wLjExPC9BZGRJblZlcnNpb24+DQogIDxJZD41ZGU2OWY3OC0zZDZiLTQzNTItOTFhMy0xNGQ3NTJhMjYwMTk8L0lkPg0KICA8RW50cmllcz4NCiAgICA8RW50cnk+DQogICAgICA8SWQ+ZDcyZmViMjAtNWM5OC00ZjU0LWFiNWYtMmQ2ZmQ1OGY1NDBiPC9JZD4NCiAgICAgIDxSZWZlcmVuY2VJZD5jMGQxNDliYy1jYTk3LTQ0ZjMtYWU1ZS05YWIxZTEwMGIwOG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pY2tlbCBldCBhbC4gMjAxNik8L1RleHQ+DQogICAgPC9UZXh0VW5pdD4NCiAgPC9UZXh0VW5pdHM+DQo8L1BsYWNlaG9sZGVyPg==</w:instrText>
      </w:r>
      <w:r w:rsidR="00145B3B">
        <w:fldChar w:fldCharType="separate"/>
      </w:r>
      <w:bookmarkStart w:id="86" w:name="_CTVP0015de69f783d6b435291a314d752a26019"/>
      <w:r w:rsidR="00145B3B">
        <w:t>(Nickel et al. 2016)</w:t>
      </w:r>
      <w:bookmarkEnd w:id="86"/>
      <w:r w:rsidR="00145B3B">
        <w:fldChar w:fldCharType="end"/>
      </w:r>
      <w:r w:rsidR="00145B3B">
        <w:t>.</w:t>
      </w:r>
      <w:r w:rsidR="00C9358C">
        <w:t xml:space="preserve"> </w:t>
      </w:r>
      <w:r w:rsidR="003516C8">
        <w:t>Wobei die Selbsthilfekontaktstellen den Weg</w:t>
      </w:r>
      <w:r w:rsidR="00145B3B">
        <w:t xml:space="preserve"> in die Selbsthilfegruppe ebnen</w:t>
      </w:r>
      <w:r w:rsidR="00145B3B" w:rsidRPr="00145B3B">
        <w:t xml:space="preserve"> </w:t>
      </w:r>
      <w:r w:rsidR="00145B3B">
        <w:fldChar w:fldCharType="begin"/>
      </w:r>
      <w:r w:rsidR="00145B3B">
        <w:instrText>ADDIN CITAVI.PLACEHOLDER 3d451f2a-2235-40a8-9a31-cce0f680159a PFBsYWNlaG9sZGVyPg0KICA8QWRkSW5WZXJzaW9uPjQuMi4wLjExPC9BZGRJblZlcnNpb24+DQogIDxJZD4zZDQ1MWYyYS0yMjM1LTQwYTgtOWEzMS1jY2UwZjY4MDE1OWE8L0lkPg0KICA8RW50cmllcz4NCiAgICA8RW50cnk+DQogICAgICA8SWQ+YWQ4YzAwNDUtYTUzOS00MTMwLWI1ZGUtYzMyYjA2YjRjMmIyPC9JZD4NCiAgICAgIDxSZWZlcmVuY2VJZD44MDI3NjcxOS04NDRhLTRhNmUtYTUzZC1lYWRlNzE5MjFkZDc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aWVsIHVuZCBIdW5kZXJ0bWFyay1NYXlzZXIgMjAxNyk8L1RleHQ+DQogICAgPC9UZXh0VW5pdD4NCiAgPC9UZXh0VW5pdHM+DQo8L1BsYWNlaG9sZGVyPg==</w:instrText>
      </w:r>
      <w:r w:rsidR="00145B3B">
        <w:fldChar w:fldCharType="separate"/>
      </w:r>
      <w:bookmarkStart w:id="87" w:name="_CTVP0013d451f2a223540a89a31cce0f680159a"/>
      <w:r w:rsidR="00145B3B">
        <w:t>(Thiel und Hundertmark-Mayser 2017)</w:t>
      </w:r>
      <w:bookmarkEnd w:id="87"/>
      <w:r w:rsidR="00145B3B">
        <w:fldChar w:fldCharType="end"/>
      </w:r>
      <w:r w:rsidR="00145B3B">
        <w:t>.</w:t>
      </w:r>
    </w:p>
    <w:p w:rsidR="00BD2E54" w:rsidRPr="00A62C75" w:rsidRDefault="00A62C75" w:rsidP="00A62C75">
      <w:r>
        <w:t>D</w:t>
      </w:r>
      <w:r w:rsidR="00755AB1" w:rsidRPr="00A62C75">
        <w:t xml:space="preserve">ie vorliegende </w:t>
      </w:r>
      <w:r w:rsidR="00A12A6B">
        <w:t>Analyse</w:t>
      </w:r>
      <w:r w:rsidR="00755AB1" w:rsidRPr="00A62C75">
        <w:t xml:space="preserve"> mit dem Thema Quartier und Selbsthilfe hat gezeigt, dass die Eingebundenheit der </w:t>
      </w:r>
      <w:r w:rsidR="006A7B35">
        <w:t xml:space="preserve">gesundheitsbezogenen </w:t>
      </w:r>
      <w:r w:rsidR="00755AB1" w:rsidRPr="00A62C75">
        <w:t xml:space="preserve">Selbsthilfeorganisationen bzw. der Selbsthilfegruppen </w:t>
      </w:r>
      <w:r w:rsidR="003B48C8">
        <w:t>im Quartier/</w:t>
      </w:r>
      <w:r w:rsidR="00042744">
        <w:t>Stadtteil</w:t>
      </w:r>
      <w:r w:rsidR="003B48C8">
        <w:t xml:space="preserve"> oder in der Kommune </w:t>
      </w:r>
      <w:r w:rsidR="00755AB1" w:rsidRPr="00A62C75">
        <w:t xml:space="preserve">noch nicht </w:t>
      </w:r>
      <w:r w:rsidR="003B48C8">
        <w:t>in alle Regionen (</w:t>
      </w:r>
      <w:r w:rsidR="00755AB1" w:rsidRPr="00A62C75">
        <w:t>weit</w:t>
      </w:r>
      <w:r w:rsidR="003B48C8">
        <w:t>)</w:t>
      </w:r>
      <w:r w:rsidR="00755AB1" w:rsidRPr="00A62C75">
        <w:t xml:space="preserve"> fortgeschritten ist. Es kann natürlich auch sein, dass Selbsthilfegruppen vor Ort aktiv sind, diese Aktivitäten aber in der Literatur oder in dokumentierten Projekten nicht sichtbar sind.</w:t>
      </w:r>
    </w:p>
    <w:p w:rsidR="00755AB1" w:rsidRDefault="00755AB1" w:rsidP="00A62C75">
      <w:r w:rsidRPr="00A62C75">
        <w:lastRenderedPageBreak/>
        <w:t xml:space="preserve">Es zeigt sich jedoch in neueren </w:t>
      </w:r>
      <w:r w:rsidR="00D62955">
        <w:t>Veröffentlichungen</w:t>
      </w:r>
      <w:r w:rsidRPr="00A62C75">
        <w:t>, dass</w:t>
      </w:r>
      <w:r w:rsidR="00A62C75">
        <w:t xml:space="preserve"> quartiersbezogene</w:t>
      </w:r>
      <w:r w:rsidRPr="00A62C75">
        <w:t xml:space="preserve"> Ansätze für ein </w:t>
      </w:r>
      <w:r w:rsidR="00C56310">
        <w:t>g</w:t>
      </w:r>
      <w:r w:rsidRPr="00A62C75">
        <w:t>elingendes Alter(n) immer mehr an Bedeutung gewinn</w:t>
      </w:r>
      <w:r w:rsidR="00180020">
        <w:t>en</w:t>
      </w:r>
      <w:r w:rsidRPr="00A62C75">
        <w:t xml:space="preserve"> und dass die Selbsthilfe dort mitgedacht wird.</w:t>
      </w:r>
      <w:r w:rsidR="00A62C75">
        <w:t xml:space="preserve"> </w:t>
      </w:r>
      <w:r w:rsidRPr="00A62C75">
        <w:t xml:space="preserve">So hat das Fachmagazin </w:t>
      </w:r>
      <w:r w:rsidR="00A62C75">
        <w:t>„</w:t>
      </w:r>
      <w:r w:rsidRPr="00A62C75">
        <w:t>Pro Alter</w:t>
      </w:r>
      <w:r w:rsidR="00A62C75">
        <w:t xml:space="preserve"> - selbstbestimmt älter werden“ des </w:t>
      </w:r>
      <w:r w:rsidR="00A62C75" w:rsidRPr="00A62C75">
        <w:t>Kuratorium</w:t>
      </w:r>
      <w:r w:rsidR="003B48C8">
        <w:t>s</w:t>
      </w:r>
      <w:r w:rsidR="00A62C75" w:rsidRPr="00A62C75">
        <w:t xml:space="preserve"> Deutsche Altershilfe</w:t>
      </w:r>
      <w:r w:rsidRPr="00A62C75">
        <w:t>, das mit Berichten, Reportagen, Interviews und Kommentaren zu aktuellen Fragen rund ums Alter und Älterwerden informiert</w:t>
      </w:r>
      <w:r w:rsidR="00405E95">
        <w:t>,</w:t>
      </w:r>
      <w:r w:rsidRPr="00A62C75">
        <w:t xml:space="preserve"> </w:t>
      </w:r>
      <w:r w:rsidR="00A62C75" w:rsidRPr="00A62C75">
        <w:t>eine Ausgabe mit dem Thema „</w:t>
      </w:r>
      <w:r w:rsidR="00A62C75">
        <w:t>G</w:t>
      </w:r>
      <w:r w:rsidR="00A62C75" w:rsidRPr="00A62C75">
        <w:t xml:space="preserve">esund älter werden im Quartier“ </w:t>
      </w:r>
      <w:r w:rsidR="00180020">
        <w:t>im Dezember 2016 veröffentlicht</w:t>
      </w:r>
      <w:r w:rsidR="00C56310">
        <w:t>e</w:t>
      </w:r>
      <w:r w:rsidR="00180020">
        <w:t xml:space="preserve">, wobei hier der Schwerpunkt auf Prävention gelegt wurde </w:t>
      </w:r>
      <w:r w:rsidR="00180020">
        <w:fldChar w:fldCharType="begin"/>
      </w:r>
      <w:r w:rsidR="00180020">
        <w:instrText>ADDIN CITAVI.PLACEHOLDER ffb8e10b-4884-42ae-862a-0b22aecbce9e PFBsYWNlaG9sZGVyPg0KICA8QWRkSW5WZXJzaW9uPjQuMi4wLjExPC9BZGRJblZlcnNpb24+DQogIDxJZD5mZmI4ZTEwYi00ODg0LTQyYWUtODYyYS0wYjIyYWVjYmNlOWU8L0lkPg0KICA8RW50cmllcz4NCiAgICA8RW50cnk+DQogICAgICA8SWQ+N2ZmMWQzMGQtMjg1Yi00NTE1LWIyYjEtYWExNDU0MTU0NGE4PC9JZD4NCiAgICAgIDxSZWZlcmVuY2VJZD5mOGNhYWU3YS0yZDY3LTRjMTQtOTRkNy0wZjRkZjQ1YWI3ZGI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VyYXRvcml1bSBEZXV0c2NoZSBBbHRlcnNoaWxmZSAyMDE2KTwvVGV4dD4NCiAgICA8L1RleHRVbml0Pg0KICA8L1RleHRVbml0cz4NCjwvUGxhY2Vob2xkZXI+</w:instrText>
      </w:r>
      <w:r w:rsidR="00180020">
        <w:fldChar w:fldCharType="separate"/>
      </w:r>
      <w:bookmarkStart w:id="88" w:name="_CTVP001ffb8e10b488442ae862a0b22aecbce9e"/>
      <w:r w:rsidR="00180020">
        <w:t>(Kuratorium Deutsche Altershilfe 2016)</w:t>
      </w:r>
      <w:bookmarkEnd w:id="88"/>
      <w:r w:rsidR="00180020">
        <w:fldChar w:fldCharType="end"/>
      </w:r>
      <w:r w:rsidR="00180020">
        <w:t>.</w:t>
      </w:r>
      <w:r w:rsidR="00D62955">
        <w:t xml:space="preserve"> Und die AOK nimmt in ih</w:t>
      </w:r>
      <w:r w:rsidR="001C5667">
        <w:t>rer Zeitschrift</w:t>
      </w:r>
      <w:r w:rsidR="00D62955">
        <w:t xml:space="preserve"> </w:t>
      </w:r>
      <w:r w:rsidR="00C56310">
        <w:t>„</w:t>
      </w:r>
      <w:r w:rsidR="00D62955">
        <w:t>G+G Gesundheit und Gesellschaft</w:t>
      </w:r>
      <w:r w:rsidR="00C56310">
        <w:t>“</w:t>
      </w:r>
      <w:r w:rsidR="00D62955">
        <w:t xml:space="preserve"> (Ausgabe 06/17) als Aufmacher den Artikel „Frischer Wind fürs Stadtquartier</w:t>
      </w:r>
      <w:r w:rsidR="00C56310">
        <w:t>“</w:t>
      </w:r>
      <w:r w:rsidR="00D62955">
        <w:t>.</w:t>
      </w:r>
    </w:p>
    <w:p w:rsidR="00900BEB" w:rsidRPr="00900BEB" w:rsidRDefault="00D62955" w:rsidP="00900BEB">
      <w:r>
        <w:t>I</w:t>
      </w:r>
      <w:r w:rsidR="00900BEB" w:rsidRPr="00900BEB">
        <w:t xml:space="preserve">m siebten Altenbericht </w:t>
      </w:r>
      <w:r w:rsidR="00405E95">
        <w:t xml:space="preserve">2016 </w:t>
      </w:r>
      <w:r w:rsidR="00900BEB" w:rsidRPr="00900BEB">
        <w:t xml:space="preserve">wird </w:t>
      </w:r>
      <w:r>
        <w:t xml:space="preserve">insbesondere die Kooperation mit </w:t>
      </w:r>
      <w:r w:rsidR="00405E95">
        <w:t xml:space="preserve">der </w:t>
      </w:r>
      <w:r>
        <w:t xml:space="preserve">Selbsthilfe und der Gesundheitslandschaft </w:t>
      </w:r>
      <w:r w:rsidR="00900BEB" w:rsidRPr="00900BEB">
        <w:t>hervorgehoben</w:t>
      </w:r>
      <w:r>
        <w:t>. D</w:t>
      </w:r>
      <w:r w:rsidR="00900BEB" w:rsidRPr="00900BEB">
        <w:t xml:space="preserve">ie Weiterentwicklung des Gesundheitswesens </w:t>
      </w:r>
      <w:r>
        <w:t xml:space="preserve">ist </w:t>
      </w:r>
      <w:r w:rsidR="00900BEB" w:rsidRPr="00900BEB">
        <w:t>in Abstimmung auf die besonderen Bedürfnisse älterer und hochaltriger Menschen in ihren Lebenswelten notwendig</w:t>
      </w:r>
      <w:r w:rsidR="00C56310">
        <w:t>.</w:t>
      </w:r>
      <w:r w:rsidR="00900BEB" w:rsidRPr="00900BEB">
        <w:t xml:space="preserve"> </w:t>
      </w:r>
      <w:r w:rsidR="00C56310">
        <w:t>G</w:t>
      </w:r>
      <w:r w:rsidR="00A77BC0">
        <w:t>esundheitsbezogene</w:t>
      </w:r>
      <w:r w:rsidR="00900BEB" w:rsidRPr="00900BEB">
        <w:t xml:space="preserve"> Selbsthilfeorganisationen </w:t>
      </w:r>
      <w:r>
        <w:t xml:space="preserve">können </w:t>
      </w:r>
      <w:r w:rsidR="00900BEB" w:rsidRPr="00900BEB">
        <w:t>bei der Weiterentwicklung eine wichtige Rolle spielen. Es wird festgehalten, dass an der Gesundheitsversorgung vor Ort oder in der Kommune alle relevanten Akteure des Gesundheit</w:t>
      </w:r>
      <w:r w:rsidR="00405E95">
        <w:t>s-</w:t>
      </w:r>
      <w:r w:rsidR="00900BEB" w:rsidRPr="00900BEB">
        <w:t xml:space="preserve"> und Sozialwesens beteiligt sein müssen.</w:t>
      </w:r>
      <w:r w:rsidR="00A77BC0">
        <w:t xml:space="preserve"> Gesundheitsbezogene</w:t>
      </w:r>
      <w:r w:rsidR="00A77BC0" w:rsidRPr="00900BEB">
        <w:t xml:space="preserve"> </w:t>
      </w:r>
      <w:r w:rsidR="00900BEB" w:rsidRPr="00900BEB">
        <w:t>Selbsthilfeorganisationen und Selbsthilfegruppen werden dabei immer mitgedacht. Die Kooperation</w:t>
      </w:r>
      <w:r w:rsidR="005A64F3">
        <w:t>en</w:t>
      </w:r>
      <w:r w:rsidR="00900BEB" w:rsidRPr="00900BEB">
        <w:t xml:space="preserve"> des formellen Gesundheitswesen</w:t>
      </w:r>
      <w:r w:rsidR="00900BEB">
        <w:t>s</w:t>
      </w:r>
      <w:r w:rsidR="00900BEB" w:rsidRPr="00900BEB">
        <w:t xml:space="preserve"> mit bürgerschaftlichen Organisationen und </w:t>
      </w:r>
      <w:r w:rsidR="00A77BC0">
        <w:t>gesundheitsbezogene</w:t>
      </w:r>
      <w:r w:rsidR="005A64F3">
        <w:t>n</w:t>
      </w:r>
      <w:r w:rsidR="00A77BC0" w:rsidRPr="00900BEB">
        <w:t xml:space="preserve"> </w:t>
      </w:r>
      <w:r w:rsidR="00900BEB" w:rsidRPr="00900BEB">
        <w:t>Selbsthilfeorganisationen sollte also gestärkt werden. Für die Verstetigung müssen nach dem siebten Altenbericht neue Kooperationsformen, vor allem zwischen Wohnungsunternehmen, sozialen Gesundheitsdiensten und</w:t>
      </w:r>
      <w:r w:rsidR="005A64F3">
        <w:t xml:space="preserve"> </w:t>
      </w:r>
      <w:r w:rsidR="00900BEB" w:rsidRPr="00900BEB">
        <w:t>-Anbietern (unter anderem niedergelassene Ärzte und Krankenhäuser sowie Pflegedienste), der Informations- und Kommunikationswirtschaft, den Kommunen, den Krankenkassen sowie den Selbsthilfeverbände und bürgerschaftlich Engagierten entwickelt werden</w:t>
      </w:r>
      <w:r w:rsidR="00900BEB">
        <w:t xml:space="preserve"> </w:t>
      </w:r>
      <w:r w:rsidR="00900BEB">
        <w:fldChar w:fldCharType="begin"/>
      </w:r>
      <w:r w:rsidR="00900BEB">
        <w:instrText>ADDIN CITAVI.PLACEHOLDER 61bc29a6-67b5-429c-92a4-beced4dbc6ba PFBsYWNlaG9sZGVyPg0KICA8QWRkSW5WZXJzaW9uPjQuMi4wLjExPC9BZGRJblZlcnNpb24+DQogIDxJZD42MWJjMjlhNi02N2I1LTQyOWMtOTJhNC1iZWNlZDRkYmM2YmE8L0lkPg0KICA8RW50cmllcz4NCiAgICA8RW50cnk+DQogICAgICA8SWQ+MGJkMjY4ZWQtY2ZhYS00MGUxLTlkNTItMmU3N2I3YTI4NDNiPC9JZD4NCiAgICAgIDxSZWZlcmVuY2VJZD44OTFkMzkzMS02OGI0LTQ2ZDktOWFlMy03OTUxMjhlYTk5M2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HRlbmJlcmljaHRza29tbWlzc2lvbiAyMDE2KTwvVGV4dD4NCiAgICA8L1RleHRVbml0Pg0KICA8L1RleHRVbml0cz4NCjwvUGxhY2Vob2xkZXI+</w:instrText>
      </w:r>
      <w:r w:rsidR="00900BEB">
        <w:fldChar w:fldCharType="separate"/>
      </w:r>
      <w:bookmarkStart w:id="89" w:name="_CTVP00161bc29a667b5429c92a4beced4dbc6ba"/>
      <w:r w:rsidR="00900BEB">
        <w:t>(Altenberichtskommission 2016)</w:t>
      </w:r>
      <w:bookmarkEnd w:id="89"/>
      <w:r w:rsidR="00900BEB">
        <w:fldChar w:fldCharType="end"/>
      </w:r>
      <w:r w:rsidR="00900BEB" w:rsidRPr="00900BEB">
        <w:t>.</w:t>
      </w:r>
    </w:p>
    <w:p w:rsidR="00A62C75" w:rsidRDefault="00A62C75" w:rsidP="00A62C75">
      <w:r>
        <w:t>In einer Sonderausgabe vom Oktober 2017 setzt sich das Kuratorium Deutsche Altershilfe in der Zeitschrift „Pro Alter - selbstbestimmt älter werden“ zudem mit „Sozialraumorientierte</w:t>
      </w:r>
      <w:r w:rsidR="005A64F3">
        <w:t>n</w:t>
      </w:r>
      <w:r>
        <w:t xml:space="preserve"> Ansätze</w:t>
      </w:r>
      <w:r w:rsidR="005A64F3">
        <w:t>n</w:t>
      </w:r>
      <w:r>
        <w:t xml:space="preserve"> für ein Gelingendes Alter(n)“ auseinander und veröffentlicht Artikel über kommunale Handlungsfelder des siebten Altenberichts.</w:t>
      </w:r>
      <w:r w:rsidR="00405E95">
        <w:t xml:space="preserve"> Auch hier steht zu lesen</w:t>
      </w:r>
      <w:r w:rsidR="005A64F3">
        <w:t>:</w:t>
      </w:r>
      <w:r w:rsidR="00405E95">
        <w:t xml:space="preserve"> </w:t>
      </w:r>
      <w:r w:rsidR="005A64F3">
        <w:t>„F</w:t>
      </w:r>
      <w:r w:rsidRPr="00BD2E54">
        <w:t>ür ein menschen-, lebens- und wohnortnäheres Gesundheits- und Pflegewesen müssten alle Akteure – Kassen, Leistungserbringer, Gesundheitsberufe, Selbsthilfe, Kommunen – im Sinne der Patientinnen und Patienten wirkungsvoll miteinander kooperieren</w:t>
      </w:r>
      <w:r w:rsidR="00900BEB">
        <w:t xml:space="preserve"> </w:t>
      </w:r>
      <w:r w:rsidRPr="00BD2E54">
        <w:fldChar w:fldCharType="begin"/>
      </w:r>
      <w:r w:rsidR="00990D54">
        <w:instrText>ADDIN CITAVI.PLACEHOLDER 6a6ca321-8cab-4ee8-b5a2-6f428874852a PFBsYWNlaG9sZGVyPg0KICA8QWRkSW5WZXJzaW9uPjQuMi4wLjExPC9BZGRJblZlcnNpb24+DQogIDxJZD42YTZjYTMyMS04Y2FiLTRlZTgtYjVhMi02ZjQyODg3NDg1MmE8L0lkPg0KICA8RW50cmllcz4NCiAgICA8RW50cnk+DQogICAgICA8SWQ+MWI3ODM0ODMtNWU5Yi00ZTcyLWIzZWQtYTFlMWNhMjRhOTViPC9JZD4NCiAgICAgIDxSZWZlcmVuY2VJZD5kZDZmYTgzMi0wMWY3LTQ3M2QtYWE4My1jZmI0Nzk5MWI1NGU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hcmZlbmJlcmcgMjAxNyk8L1RleHQ+DQogICAgPC9UZXh0VW5pdD4NCiAgPC9UZXh0VW5pdHM+DQo8L1BsYWNlaG9sZGVyPg==</w:instrText>
      </w:r>
      <w:r w:rsidRPr="00BD2E54">
        <w:fldChar w:fldCharType="separate"/>
      </w:r>
      <w:bookmarkStart w:id="90" w:name="_CTVP0016a6ca3218cab4ee8b5a26f428874852a"/>
      <w:r w:rsidR="00990D54">
        <w:t>(Scharfenberg 2017)</w:t>
      </w:r>
      <w:bookmarkEnd w:id="90"/>
      <w:r w:rsidRPr="00BD2E54">
        <w:fldChar w:fldCharType="end"/>
      </w:r>
      <w:r w:rsidRPr="00BD2E54">
        <w:t>.</w:t>
      </w:r>
      <w:r w:rsidR="005A64F3">
        <w:t>“</w:t>
      </w:r>
      <w:r w:rsidRPr="00BD2E54">
        <w:t xml:space="preserve"> Elisabeth Scharfenberg bemängelt in ihrem Artikel</w:t>
      </w:r>
      <w:r w:rsidR="00405E95">
        <w:t xml:space="preserve"> jedoch</w:t>
      </w:r>
      <w:r w:rsidR="00900BEB">
        <w:t>,</w:t>
      </w:r>
      <w:r w:rsidRPr="00BD2E54">
        <w:t xml:space="preserve"> </w:t>
      </w:r>
      <w:r>
        <w:t>das</w:t>
      </w:r>
      <w:r w:rsidR="00900BEB">
        <w:t xml:space="preserve">s </w:t>
      </w:r>
      <w:r>
        <w:t>die</w:t>
      </w:r>
      <w:r w:rsidRPr="00BD2E54">
        <w:t xml:space="preserve"> Versorgung </w:t>
      </w:r>
      <w:r>
        <w:t>von Menschen noch nicht ausreichend l</w:t>
      </w:r>
      <w:r w:rsidRPr="00BD2E54">
        <w:t>ebens</w:t>
      </w:r>
      <w:r>
        <w:t>- und w</w:t>
      </w:r>
      <w:r w:rsidRPr="00BD2E54">
        <w:t>ohnort</w:t>
      </w:r>
      <w:r>
        <w:t>nah</w:t>
      </w:r>
      <w:r w:rsidRPr="00BD2E54">
        <w:t xml:space="preserve"> aus</w:t>
      </w:r>
      <w:r>
        <w:t xml:space="preserve">gestaltet ist und es an </w:t>
      </w:r>
      <w:r w:rsidRPr="00BD2E54">
        <w:t xml:space="preserve">wirkungsvollen </w:t>
      </w:r>
      <w:r>
        <w:t>Kooperationen</w:t>
      </w:r>
      <w:r w:rsidRPr="00BD2E54">
        <w:t xml:space="preserve"> der verschiedenen Akteure</w:t>
      </w:r>
      <w:r>
        <w:t xml:space="preserve"> wie Kranken- und Pflegek</w:t>
      </w:r>
      <w:r w:rsidRPr="00BD2E54">
        <w:t>assen, Leistungsträger, Gesundheitsberufe, Selbsthilfe, Kommunen etc.</w:t>
      </w:r>
      <w:r>
        <w:t xml:space="preserve"> fehle. </w:t>
      </w:r>
      <w:r w:rsidR="00900BEB">
        <w:t>Auch s</w:t>
      </w:r>
      <w:r>
        <w:t>ie fordert</w:t>
      </w:r>
      <w:r w:rsidRPr="00BD2E54">
        <w:t>, dass die verschiedenen Akteure auf Augenhöhe miteinander agieren und die Einflussmöglichkeiten der Betroffenen selbst (zum Beispiel Selbsthilfe</w:t>
      </w:r>
      <w:r>
        <w:t>-</w:t>
      </w:r>
      <w:r w:rsidRPr="00BD2E54">
        <w:t xml:space="preserve"> und Verbraucher</w:t>
      </w:r>
      <w:r>
        <w:t>o</w:t>
      </w:r>
      <w:r w:rsidRPr="00BD2E54">
        <w:t>rganisation</w:t>
      </w:r>
      <w:r>
        <w:t>en</w:t>
      </w:r>
      <w:r w:rsidRPr="00BD2E54">
        <w:t>) weiter gestärkt werden.</w:t>
      </w:r>
      <w:r w:rsidR="00900BEB">
        <w:t xml:space="preserve"> </w:t>
      </w:r>
    </w:p>
    <w:p w:rsidR="001C553B" w:rsidRDefault="001F4927">
      <w:r w:rsidRPr="00BD2E54">
        <w:t xml:space="preserve">Heike von Lützau–Hohlbein weist in ihrem Artikel </w:t>
      </w:r>
      <w:r>
        <w:t>„</w:t>
      </w:r>
      <w:r w:rsidRPr="00BD2E54">
        <w:t>Selbsthilfeorganisation braucht kommunale Unterstützung</w:t>
      </w:r>
      <w:r>
        <w:t>“</w:t>
      </w:r>
      <w:r w:rsidRPr="00BD2E54">
        <w:t xml:space="preserve"> </w:t>
      </w:r>
      <w:r w:rsidR="001C5667">
        <w:t xml:space="preserve">in derselben </w:t>
      </w:r>
      <w:r w:rsidR="00405E95">
        <w:t xml:space="preserve">Ausgabe von Pro Alter </w:t>
      </w:r>
      <w:r w:rsidRPr="00BD2E54">
        <w:t xml:space="preserve">ausdrücklich darauf hin, </w:t>
      </w:r>
      <w:r>
        <w:t xml:space="preserve">dass es </w:t>
      </w:r>
      <w:r w:rsidRPr="00BD2E54">
        <w:t xml:space="preserve">unterstützende </w:t>
      </w:r>
      <w:r>
        <w:t>St</w:t>
      </w:r>
      <w:r w:rsidRPr="00BD2E54">
        <w:t>rukturen von Seiten der Kommune</w:t>
      </w:r>
      <w:r>
        <w:t xml:space="preserve"> braucht, </w:t>
      </w:r>
      <w:r w:rsidRPr="00BD2E54">
        <w:t>um die Ressourcen der Selbsthilfe nutzbar machen zu können</w:t>
      </w:r>
      <w:r>
        <w:t xml:space="preserve"> </w:t>
      </w:r>
      <w:r w:rsidRPr="00BD2E54">
        <w:fldChar w:fldCharType="begin"/>
      </w:r>
      <w:r w:rsidR="00990D54">
        <w:instrText>ADDIN CITAVI.PLACEHOLDER 4e054276-d22c-4ced-a24e-da8426a84556 PFBsYWNlaG9sZGVyPg0KICA8QWRkSW5WZXJzaW9uPjQuMi4wLjExPC9BZGRJblZlcnNpb24+DQogIDxJZD40ZTA1NDI3Ni1kMjJjLTRjZWQtYTI0ZS1kYTg0MjZhODQ1NTY8L0lkPg0KICA8RW50cmllcz4NCiAgICA8RW50cnk+DQogICAgICA8SWQ+Y2VkM2MxZGEtNGUzMy00NTE3LWJiMTItNjg0OWNlMzZiZmE2PC9JZD4NCiAgICAgIDxSZWZlcmVuY2VJZD45NDg5OTQ0Yy00MmU0LTQ2MGYtYmRhMy1mYTU4MTk5YTVhNWI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b24gTMO8dHphdS1Ib2hsYmVpbiAyMDE3KTwvVGV4dD4NCiAgICA8L1RleHRVbml0Pg0KICA8L1RleHRVbml0cz4NCjwvUGxhY2Vob2xkZXI+</w:instrText>
      </w:r>
      <w:r w:rsidRPr="00BD2E54">
        <w:fldChar w:fldCharType="separate"/>
      </w:r>
      <w:bookmarkStart w:id="91" w:name="_CTVP0014e054276d22c4ceda24eda8426a84556"/>
      <w:r w:rsidR="00990D54">
        <w:t>(von Lützau-Hohlbein 2017)</w:t>
      </w:r>
      <w:bookmarkEnd w:id="91"/>
      <w:r w:rsidRPr="00BD2E54">
        <w:fldChar w:fldCharType="end"/>
      </w:r>
      <w:r>
        <w:t xml:space="preserve">. </w:t>
      </w:r>
      <w:r w:rsidR="00A62C75" w:rsidRPr="00755AB1">
        <w:t xml:space="preserve">Am Beispiel des Krankheitsbildes Demenz wird eindrücklich aufgezeigt, wie Selbsthilfegruppen kommunal in Netzwerke eingebunden werden können. Dazu </w:t>
      </w:r>
      <w:r w:rsidR="00A62C75" w:rsidRPr="00755AB1">
        <w:lastRenderedPageBreak/>
        <w:t xml:space="preserve">braucht es funktionierende Netzwerke in der Kommune, wobei die Vernetzung vor Ort alle Akteure betrifft, die kommunalen Beratungsstellen, die Pflegestützpunkte wie auch die Zusammenarbeit mit Hospizverbänden. Frau von Lützau- Hohlbein weist aber auch darauf hin, dass die Überlegungen im 7. Altenbericht den </w:t>
      </w:r>
      <w:r w:rsidR="00A77BC0">
        <w:t xml:space="preserve">gesundheitsbezogenen </w:t>
      </w:r>
      <w:r w:rsidR="00A62C75" w:rsidRPr="00755AB1">
        <w:t>Selbsthilfeorganisationen Aufgaben zu</w:t>
      </w:r>
      <w:r w:rsidR="00405E95">
        <w:t>zu</w:t>
      </w:r>
      <w:r w:rsidR="00A62C75" w:rsidRPr="00755AB1">
        <w:t>weisen, die teilweise noch gar nicht oder nicht i</w:t>
      </w:r>
      <w:r w:rsidR="005A64F3">
        <w:t>n</w:t>
      </w:r>
      <w:r w:rsidR="00A62C75" w:rsidRPr="00755AB1">
        <w:t xml:space="preserve"> ausreichende</w:t>
      </w:r>
      <w:r w:rsidR="005A64F3">
        <w:t>m</w:t>
      </w:r>
      <w:r w:rsidR="00A62C75" w:rsidRPr="00755AB1">
        <w:t xml:space="preserve"> Maße wahrgenommen werden, nicht per se funktionieren, nur weil sie einmal festgestellt worden sind. Aus sich heraus und mit </w:t>
      </w:r>
      <w:r w:rsidR="005A64F3" w:rsidRPr="00755AB1">
        <w:t>dem</w:t>
      </w:r>
      <w:r w:rsidR="00A62C75" w:rsidRPr="00755AB1">
        <w:t xml:space="preserve"> zur Verfügung stehenden finanziellen Mittel</w:t>
      </w:r>
      <w:r w:rsidR="005A64F3">
        <w:t>n</w:t>
      </w:r>
      <w:r w:rsidR="00A62C75" w:rsidRPr="00755AB1">
        <w:t xml:space="preserve"> wird auch eine Ausweitung oder die Erledigung dieser Aufgaben kaum möglich sein, so ihre Einschätzung. </w:t>
      </w:r>
      <w:r w:rsidR="00A62C75">
        <w:t>Sie fordert</w:t>
      </w:r>
      <w:r w:rsidR="00A62C75" w:rsidRPr="00755AB1">
        <w:t xml:space="preserve"> eine verstärkte Vertretung der Demenzkranken und Angehörigen in der Kommune, ein Ausbau der Selbsthilferessourcen in strukturschwachen Regionen</w:t>
      </w:r>
      <w:r w:rsidR="005A64F3">
        <w:t>.</w:t>
      </w:r>
      <w:r w:rsidR="00A62C75" w:rsidRPr="00755AB1">
        <w:t xml:space="preserve"> </w:t>
      </w:r>
      <w:r w:rsidR="005A64F3">
        <w:t>A</w:t>
      </w:r>
      <w:r w:rsidR="00A62C75" w:rsidRPr="00755AB1">
        <w:t>ußerdem postuliert sie, dass man die Ressourcen der Selbsthilfe und Selbsthilfeorganisation älterer Menschen nutzen kann und in Prozesse der Sozialplanung einbeziehen kann, wenn dafür Anreize und unterstützende Strukturen geschaffen werden. Dabei sollte die Selbsthilfe als Wächter der Daseinsvorsorge für gute Pflege und Sorge dienen, Maßstäbe definieren und auf deren Einhaltung achten (zum Beispiel Pflegenoten, die Medikation, freiheitsentziehende Maßnahmen).</w:t>
      </w:r>
    </w:p>
    <w:p w:rsidR="001C553B" w:rsidRDefault="001C553B">
      <w:r>
        <w:t>Möglicherweise wird der</w:t>
      </w:r>
      <w:r w:rsidRPr="001C553B">
        <w:t xml:space="preserve"> Forschungsverbund PartKommPlus </w:t>
      </w:r>
      <w:r w:rsidRPr="003A4D72">
        <w:t xml:space="preserve">zukünftig weitere Hinweise liefern, </w:t>
      </w:r>
      <w:r w:rsidRPr="001C553B">
        <w:t xml:space="preserve">wie integrierte kommunale Strategien der Gesundheitsförderung erfolgreich entwickelt und umgesetzt werden können. </w:t>
      </w:r>
      <w:r w:rsidRPr="003A4D72">
        <w:t>Der Verbund</w:t>
      </w:r>
      <w:r w:rsidR="00405E95">
        <w:t>,</w:t>
      </w:r>
      <w:r w:rsidRPr="001C553B">
        <w:t xml:space="preserve"> im Institut für Soziale Gesundheit in der Katholischen Hochschule für Sozialwesen Berlin</w:t>
      </w:r>
      <w:r w:rsidRPr="003A4D72">
        <w:t xml:space="preserve"> </w:t>
      </w:r>
      <w:r w:rsidR="003A4D72" w:rsidRPr="003A4D72">
        <w:t>koordiniert</w:t>
      </w:r>
      <w:r w:rsidR="00405E95">
        <w:t>, wird</w:t>
      </w:r>
      <w:r w:rsidR="003A4D72" w:rsidRPr="003A4D72">
        <w:t xml:space="preserve"> </w:t>
      </w:r>
      <w:r w:rsidRPr="001C553B">
        <w:t>über drei Jahre, von 2015 bis 2018</w:t>
      </w:r>
      <w:r w:rsidR="003A4D72" w:rsidRPr="003A4D72">
        <w:t xml:space="preserve"> vom </w:t>
      </w:r>
      <w:r w:rsidRPr="001C553B">
        <w:t xml:space="preserve">Bundesministerium für Bildung und Forschung (BMBF) </w:t>
      </w:r>
      <w:r w:rsidR="003A4D72" w:rsidRPr="003A4D72">
        <w:t>gefördert</w:t>
      </w:r>
      <w:r w:rsidR="00405E95">
        <w:t xml:space="preserve"> </w:t>
      </w:r>
      <w:r w:rsidR="003A4D72" w:rsidRPr="003A4D72">
        <w:t>(</w:t>
      </w:r>
      <w:r w:rsidRPr="003A4D72">
        <w:t>http://partkommplus.de/)</w:t>
      </w:r>
      <w:r w:rsidRPr="001C553B">
        <w:t xml:space="preserve">. </w:t>
      </w:r>
      <w:r w:rsidR="003A4D72" w:rsidRPr="003A4D72">
        <w:t xml:space="preserve">In einem Teilprojekt beschäftigen sich die Forscher auch mit </w:t>
      </w:r>
      <w:r w:rsidRPr="001C553B">
        <w:t>kommunale</w:t>
      </w:r>
      <w:r w:rsidR="003A4D72" w:rsidRPr="003A4D72">
        <w:t>n</w:t>
      </w:r>
      <w:r w:rsidRPr="001C553B">
        <w:t xml:space="preserve"> Gestaltungsmöglichkeiten für eine gelingende Beteiligung benachteiligter älterer Menschen und </w:t>
      </w:r>
      <w:r w:rsidR="003A4D72" w:rsidRPr="003A4D72">
        <w:t>der</w:t>
      </w:r>
      <w:r w:rsidRPr="001C553B">
        <w:t xml:space="preserve"> Förderung gesundheitsförderlicher Lebensw</w:t>
      </w:r>
      <w:r w:rsidR="003A4D72" w:rsidRPr="003A4D72">
        <w:t>elten für Ältere in der Kommune. Der Projektname lautet</w:t>
      </w:r>
      <w:r w:rsidR="005A64F3">
        <w:t xml:space="preserve"> </w:t>
      </w:r>
      <w:r w:rsidRPr="001C553B">
        <w:t>„Age4Health – Gesunde Stadtteile für Ältere“</w:t>
      </w:r>
      <w:r w:rsidR="003A4D72" w:rsidRPr="003A4D72">
        <w:t xml:space="preserve"> (</w:t>
      </w:r>
      <w:r w:rsidRPr="001C553B">
        <w:t>http://partkommplus.de/teilprojekte/age4health/</w:t>
      </w:r>
      <w:r w:rsidR="003A4D72">
        <w:t>)</w:t>
      </w:r>
      <w:r w:rsidR="00405E95">
        <w:t>.</w:t>
      </w:r>
    </w:p>
    <w:p w:rsidR="001C553B" w:rsidRDefault="001C553B"/>
    <w:p w:rsidR="00282C97" w:rsidRDefault="00282C97">
      <w:r>
        <w:br w:type="page"/>
      </w:r>
    </w:p>
    <w:p w:rsidR="00145B3B" w:rsidRDefault="009E2B1D" w:rsidP="00145B3B">
      <w:pPr>
        <w:pStyle w:val="CitaviBibliographyHeading"/>
      </w:pPr>
      <w:r>
        <w:lastRenderedPageBreak/>
        <w:fldChar w:fldCharType="begin"/>
      </w:r>
      <w:r w:rsidR="00145B3B">
        <w:instrText>ADDIN CITAVI.BIBLIOGRAPHY PD94bWwgdmVyc2lvbj0iMS4wIiBlbmNvZGluZz0idXRmLTE2Ij8+PEJpYmxpb2dyYXBoeT48QWRkSW5WZXJzaW9uPjQuMi4wLjExPC9BZGRJblZlcnNpb24+PElkPjI0YjU4YjQ1LTg4ZTctNDc5Zi05YWRkLWNlODU1YWUzODQxYTwvSWQ+PEJpYmxpb2dyYXBoeUNpdGF0aW9uPjxIZWFkaW5nPjxUZXh0VW5pdHM+PFRleHRVbml0PjxJbnNlcnRQYXJhZ3JhcGhBZnRlcj50cnVlPC9JbnNlcnRQYXJhZ3JhcGhBZnRlcj48Rm9udE5hbWUgLz48Rm9udFN0eWxlPjxOYW1lPkNpdGF2aSBCaWJsaW9ncmFwaHkgSGVhZGluZzwvTmFtZT48L0ZvbnRTdHlsZT48Rm9udFNpemU+MDwvRm9udFNpemU+PFRleHQ+TGl0ZXJhdHVydmVyemVpY2huaXM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</w:instrText>
      </w:r>
      <w:r>
        <w:fldChar w:fldCharType="separate"/>
      </w:r>
      <w:bookmarkStart w:id="92" w:name="_CTVBIBLIOGRAPHY1"/>
      <w:bookmarkStart w:id="93" w:name="_Toc495310655"/>
      <w:bookmarkEnd w:id="92"/>
      <w:r w:rsidR="00145B3B">
        <w:t>Literaturverzeichnis</w:t>
      </w:r>
      <w:bookmarkEnd w:id="93"/>
    </w:p>
    <w:p w:rsidR="00145B3B" w:rsidRDefault="00145B3B" w:rsidP="00145B3B">
      <w:pPr>
        <w:pStyle w:val="CitaviBibliographyEntry"/>
      </w:pPr>
      <w:r>
        <w:t>Altenberichtskommission (2016): Siebter Bericht zur Lage der älteren Generation in der Bundesrepublik Deutschland. Sorge und Mitverantwortung in der Kommune - Aufbau und Sicherung zukunftsfähiger Gemeinschaften und Stellungnahme der Bundesregierung. Hg. v. Deutscher Bundestag. 18. Wahlperiode Drucksache 18/10210. Online verfügbar unter https://www.siebter-altenbericht.de/, zuletzt geprüft am 07.10.2017.</w:t>
      </w:r>
    </w:p>
    <w:p w:rsidR="00145B3B" w:rsidRDefault="00145B3B" w:rsidP="00145B3B">
      <w:pPr>
        <w:pStyle w:val="CitaviBibliographyEntry"/>
      </w:pPr>
      <w:r>
        <w:t xml:space="preserve">Bär, Gesine; Schaefer, Ina (2016): Partizipation stärkt integrierte kommunale Strategien für Gesundheitsförderung. In: </w:t>
      </w:r>
      <w:r w:rsidRPr="00145B3B">
        <w:rPr>
          <w:i/>
        </w:rPr>
        <w:t xml:space="preserve">Public Health Forum </w:t>
      </w:r>
      <w:r w:rsidRPr="00145B3B">
        <w:t>(24), S. 255–257.</w:t>
      </w:r>
    </w:p>
    <w:p w:rsidR="00145B3B" w:rsidRDefault="00145B3B" w:rsidP="00145B3B">
      <w:pPr>
        <w:pStyle w:val="CitaviBibliographyEntry"/>
      </w:pPr>
      <w:r>
        <w:t>bayerische Staatsministerium für Gesundheit und Pflege (2016): Gesundheitsregionen plus. Hg. v. bayerische Staatsministerium für Gesundheit und Pflege. Online verfügbar unter https://www.stmgp.bayern.de/wp-content/uploads/2016/04/konzept_gesundheitsregionen_plus_2016.pdf, zuletzt aktualisiert am 08.10.2017.</w:t>
      </w:r>
    </w:p>
    <w:p w:rsidR="00145B3B" w:rsidRDefault="00145B3B" w:rsidP="00145B3B">
      <w:pPr>
        <w:pStyle w:val="CitaviBibliographyEntry"/>
      </w:pPr>
      <w:r>
        <w:t>Birkhölzer, H.; Schillat, M.; Lorenz, G.; Schmidt, S.; (Keine Angabe) (2010): Soziale Unternehmen der Gesundheitswirtschaft in Berlin-Neukölln. Bestandsaufnahme und Potenzialanalyse. Technologie-Netzwerk Berlin e.V. Berlin. Online verfügbar unter http://www.ssoar.info/ssoar/bitstream/handle/document/34090/ssoar-2010-birkholzer_et_al-Soziale_Unternehmen_der_Gesundheitswirtschaft_in.pdf?sequence=1, zuletzt geprüft am 07.10.2017.</w:t>
      </w:r>
    </w:p>
    <w:p w:rsidR="00145B3B" w:rsidRDefault="00145B3B" w:rsidP="00145B3B">
      <w:pPr>
        <w:pStyle w:val="CitaviBibliographyEntry"/>
      </w:pPr>
      <w:r>
        <w:t>BMFSFJ; BMG (2014): Gemeinsam für Menschen mit Demenz. Die Handlungsfelder. Hg. v. Bundesministerium für Familie, Senioren, Frauen und Jugend und Bundesministerium für Gesundheit. Online verfügbar unter http://www.allianz-fuer-demenz.de/fileadmin/de.allianz-fuer-demenz/content.de/downloads/Gemeinsam_fuer_Menschen_mit_Demenz.pdf, zuletzt geprüft am 07.10.2017.</w:t>
      </w:r>
    </w:p>
    <w:p w:rsidR="00145B3B" w:rsidRDefault="00145B3B" w:rsidP="00145B3B">
      <w:pPr>
        <w:pStyle w:val="CitaviBibliographyEntry"/>
      </w:pPr>
      <w:r>
        <w:t xml:space="preserve">Bödecker, Malte; Deiters, Timo; Eicher, Albert; Hollederer, Alfons; Pfister, Florian; Wildner, Manfred (2016): Wie können die Gesundheitsversorgung,-Förderung und Prävention regional optimiert werden? Die Entwicklung der Gesundheitsregionen plus in Bayern. In: </w:t>
      </w:r>
      <w:r w:rsidRPr="00145B3B">
        <w:rPr>
          <w:i/>
        </w:rPr>
        <w:t xml:space="preserve">Public Health Forum </w:t>
      </w:r>
      <w:r w:rsidRPr="00145B3B">
        <w:t>(24), S. 290–293.</w:t>
      </w:r>
    </w:p>
    <w:p w:rsidR="00145B3B" w:rsidRPr="00145B3B" w:rsidRDefault="00145B3B" w:rsidP="00145B3B">
      <w:pPr>
        <w:pStyle w:val="CitaviBibliographyEntry"/>
        <w:rPr>
          <w:lang w:val="en-US"/>
        </w:rPr>
      </w:pPr>
      <w:r>
        <w:t xml:space="preserve">Böhme, C.; Franke, T. (2010): Soziale Stadt und ältere Menschen. </w:t>
      </w:r>
      <w:r w:rsidRPr="00145B3B">
        <w:rPr>
          <w:lang w:val="en-US"/>
        </w:rPr>
        <w:t xml:space="preserve">In: </w:t>
      </w:r>
      <w:r w:rsidRPr="00145B3B">
        <w:rPr>
          <w:i/>
          <w:lang w:val="en-US"/>
        </w:rPr>
        <w:t xml:space="preserve">Zeitschrift für Gerontologie und Geriatrie </w:t>
      </w:r>
      <w:r w:rsidRPr="00145B3B">
        <w:rPr>
          <w:lang w:val="en-US"/>
        </w:rPr>
        <w:t>(43), S. 86–90.</w:t>
      </w:r>
    </w:p>
    <w:p w:rsidR="00145B3B" w:rsidRDefault="00145B3B" w:rsidP="00145B3B">
      <w:pPr>
        <w:pStyle w:val="CitaviBibliographyEntry"/>
      </w:pPr>
      <w:r w:rsidRPr="00145B3B">
        <w:rPr>
          <w:lang w:val="en-US"/>
        </w:rPr>
        <w:t xml:space="preserve">Brady, T.J.; Murphy, L.; O’Colmain, B.J.; Beauchesne, D.; Daniels, B.; Greenberg, M. (2013): A Meta-Analysis of Health Status, Health Behaviors, and Health Care Utilization Outcomes of the Chronic Disease Self-Management Program. </w:t>
      </w:r>
      <w:r>
        <w:t xml:space="preserve">In: </w:t>
      </w:r>
      <w:r w:rsidRPr="00145B3B">
        <w:rPr>
          <w:i/>
        </w:rPr>
        <w:t xml:space="preserve">Prev. Chronic Dis. </w:t>
      </w:r>
      <w:r w:rsidRPr="00145B3B">
        <w:t>(10). DOI: 10.5888/pcd10.120112.</w:t>
      </w:r>
    </w:p>
    <w:p w:rsidR="00145B3B" w:rsidRDefault="00145B3B" w:rsidP="00145B3B">
      <w:pPr>
        <w:pStyle w:val="CitaviBibliographyEntry"/>
      </w:pPr>
      <w:r>
        <w:t>Bräunling, S. (2017): MITEINANDER FÜR GESUNDE QUARTIERE - Potenziale zur Zusammenarbeit. Entwickelt im Rahmen der Partnerkonferenz „quartiersbezogene Gesundheitsförderung-gesunde Quartiersentwicklung“ zum 11. Bundeskongress nationale Stadtentwicklungspolitik. Hg. v. Kooperationsverbund Gesundheitliche Chancengleichheit. Berlin. Online verfügbar unter https://www.gesundheitliche-chancengleichheit.de/pdf.php?id=3523900e31fc36bf898af952b38277f3, zuletzt geprüft am 07.10.2017.</w:t>
      </w:r>
    </w:p>
    <w:p w:rsidR="00145B3B" w:rsidRDefault="00145B3B" w:rsidP="00145B3B">
      <w:pPr>
        <w:pStyle w:val="CitaviBibliographyEntry"/>
      </w:pPr>
      <w:r>
        <w:lastRenderedPageBreak/>
        <w:t xml:space="preserve">Brockow, T.; Schulze, J.; Fürst, F.; Sawatzki, R.; Wegge, J.; Kliegel, M. et al. (2009): Entwicklung des Sächsischen Gesundheitsziels „Aktives Altern – Altern in Gesundheit, Autonomie und Mitverantwortlichkeit. In: </w:t>
      </w:r>
      <w:r w:rsidRPr="00145B3B">
        <w:rPr>
          <w:i/>
        </w:rPr>
        <w:t xml:space="preserve">Bundesgesundheitsblatt </w:t>
      </w:r>
      <w:r w:rsidRPr="00145B3B">
        <w:t>(52), S. 775–788.</w:t>
      </w:r>
    </w:p>
    <w:p w:rsidR="00145B3B" w:rsidRDefault="00145B3B" w:rsidP="00145B3B">
      <w:pPr>
        <w:pStyle w:val="CitaviBibliographyEntry"/>
      </w:pPr>
      <w:r>
        <w:t>Burozzadeh, D.; Buschmann, I.; Endres, V.; Heineck, R.; Herres, S.; Ohlig, M.; Zawar-Schlegel, S. (2014): Gemeinwesensarbeit und Quartiersmanagement in der Sozialen Stadtentwicklung der Stadt Trier. Schlussbericht. Hg. v. Sozialdezernat der Stadt Trier. Trier. Online verfügbar unter https://www.trier.de/icc/internet_de/med/e79/e7930982-2614-a941-334e-85260a348b02,11111111-1111-1111-1111-111111111111.pdf, zuletzt geprüft am 07.10.2017.</w:t>
      </w:r>
    </w:p>
    <w:p w:rsidR="00145B3B" w:rsidRDefault="00145B3B" w:rsidP="00145B3B">
      <w:pPr>
        <w:pStyle w:val="CitaviBibliographyEntry"/>
      </w:pPr>
      <w:r>
        <w:t>BZgA (2011): Kriterien guter Praxis in der Gesundheitsförderung bei sozial Benachteiligten. Ansatz - Beispiele - weiterführende Informationen. 5. erweiterte und überarbeitete Auflage 2011. Köln (Gesundheitsförderung konkret, 5).</w:t>
      </w:r>
    </w:p>
    <w:p w:rsidR="00145B3B" w:rsidRDefault="00145B3B" w:rsidP="00145B3B">
      <w:pPr>
        <w:pStyle w:val="CitaviBibliographyEntry"/>
      </w:pPr>
      <w:r>
        <w:t>Dahlbeck, Elke (NO 2015): Gesundheit im Quartier: Gesundheitliche Lage, Bedarfe und Wünsche. Hg. v. Forschung Aktuell, Institut Arbeit und Technik (IAT), Gelsenkirchen, No. Gelsenkirchen. Online verfügbar unter https://www.econstor.eu/bitstream/10419/110621/1/826353762.pdf, zuletzt geprüft am 07.10.2017.</w:t>
      </w:r>
    </w:p>
    <w:p w:rsidR="00145B3B" w:rsidRDefault="00145B3B" w:rsidP="00145B3B">
      <w:pPr>
        <w:pStyle w:val="CitaviBibliographyEntry"/>
      </w:pPr>
      <w:r>
        <w:t>Daßer, E.; Jahnke, K.; Maier, D.; Stelmacher, K. (2017): Studie zur Verstetigung in der Sozialen Stadt war. Handlungsempfehlungen zur Implementierung des Verstetigungsansatzes in laufende und künftige Verfahren. Schlussbericht im Auftrag der Senatsverwaltung für Stadtentwicklung und Wohnen Referat IV B Soziale Stadt, Stadtumbau, Zukunftsinitiative Stadtteil. Hg. v. Planergemeinschaft für Stadt und Raum eG. Berlin. Online verfügbar unter http://www.stadtentwicklung.berlin.de/wohnen/quartiersmanagement/download/schlussbericht_verstetigung.pdf, zuletzt geprüft am 07.10.2017.</w:t>
      </w:r>
    </w:p>
    <w:p w:rsidR="00145B3B" w:rsidRDefault="00145B3B" w:rsidP="00145B3B">
      <w:pPr>
        <w:pStyle w:val="CitaviBibliographyEntry"/>
      </w:pPr>
      <w:r>
        <w:t>Diakonie (2017): Wie kann sektorübergreifende Versorgung gelingen? Diakonie-Konzept zum Aufbau regionaler verbünde für alte Menschen. Hg. v. Diakonie Deutschland. Berlin. Online verfügbar unter https://www.diakonie.de/fileadmin/user_upload/Diakonie/PDFs/Broschuere_PDF/2017-01_Auf-den-Punkt_Sektorenuebergreifende_Versorgung.pdf.</w:t>
      </w:r>
    </w:p>
    <w:p w:rsidR="00145B3B" w:rsidRDefault="00145B3B" w:rsidP="00145B3B">
      <w:pPr>
        <w:pStyle w:val="CitaviBibliographyEntry"/>
      </w:pPr>
      <w:r>
        <w:t>Fabian, Carlo; Drilling, Matthias; Niermann, Oliver; Schnur, Olaf (2017): Quartier und Gesundheit – Klärungen eines scheinbar selbstverständlichen Zusammenhangs. In: Carlo Fabian, Matthias Drilling, Oliver Niermann und Olaf Schnur (Hg.): Quartier und Gesundheit. Impulse zu einem Querschnittsthema in Wissenschaft, Politik und Praxis. Wiesbaden: Springer VS (Research), S. 9–37.</w:t>
      </w:r>
    </w:p>
    <w:p w:rsidR="00145B3B" w:rsidRDefault="00145B3B" w:rsidP="00145B3B">
      <w:pPr>
        <w:pStyle w:val="CitaviBibliographyEntry"/>
      </w:pPr>
      <w:r>
        <w:t xml:space="preserve">Fehr, Rainer (2016): Urban Health / StadtGesundheit in Deutschland. In: </w:t>
      </w:r>
      <w:r w:rsidRPr="00145B3B">
        <w:rPr>
          <w:i/>
        </w:rPr>
        <w:t xml:space="preserve">Public Health Forum </w:t>
      </w:r>
      <w:r w:rsidRPr="00145B3B">
        <w:t>(24), S. 251–254.</w:t>
      </w:r>
    </w:p>
    <w:p w:rsidR="00145B3B" w:rsidRDefault="00145B3B" w:rsidP="00145B3B">
      <w:pPr>
        <w:pStyle w:val="CitaviBibliographyEntry"/>
      </w:pPr>
      <w:r>
        <w:t>Fischer, Jörg; Geene, Raimund (Hg.) (2017): Netzwerke in Frühen Hilfen und Gesundheitsförderung. Neue Perspektiven kommunaler Modernisierung. Unter Mitarbeit von Linda Gerigk. 1. Auflage. Weinheim, Basel: Beltz Juventa. Online verfügbar unter http://www.content-select.com/index.php?id=bib_view&amp;ean=9783779945796.</w:t>
      </w:r>
    </w:p>
    <w:p w:rsidR="00145B3B" w:rsidRDefault="00145B3B" w:rsidP="00145B3B">
      <w:pPr>
        <w:pStyle w:val="CitaviBibliographyEntry"/>
      </w:pPr>
      <w:r>
        <w:t>Frewer-Graumann, Susanne; Rodekohr, Bianca; Dieckmann, Friedrich; Rohleder, Christiane; Schäper, Sabine (2016): Inklusive Sozialplanung für Menschen mit und ohne Behinderung im Alter: Regionalbericht Münster-Hiltrup. Forschungsprojekt SoPHiA. Hg. v. Institut für Teilhabeforschung der KaTHO Abteilung Münster. Münster. Online verfügbar unter https://www.katho-</w:t>
      </w:r>
      <w:r>
        <w:lastRenderedPageBreak/>
        <w:t>nrw.de/fileadmin/primaryMnt/KatHO/Teilhabeforschung/Projekt_SoPHiA_Regionalbericht_Muenster-Hiltrup.pdf, zuletzt geprüft am 08.10.2017.</w:t>
      </w:r>
    </w:p>
    <w:p w:rsidR="00145B3B" w:rsidRDefault="00145B3B" w:rsidP="00145B3B">
      <w:pPr>
        <w:pStyle w:val="CitaviBibliographyEntry"/>
      </w:pPr>
      <w:r>
        <w:t>Geene, Raimund (2017): Gesundheitsförderung und frühe Hilfen als Modernisierungsstrategien. In: Jörg Fischer und Raimund Geene (Hg.): Netzwerke in Frühen Hilfen und Gesundheitsförderung. Neue Perspektiven kommunaler Modernisierung. Unter Mitarbeit von Linda Gerigk. 1. Auflage. Weinheim, Basel: Beltz Juventa, S. 18–80.</w:t>
      </w:r>
    </w:p>
    <w:p w:rsidR="00145B3B" w:rsidRDefault="00145B3B" w:rsidP="00145B3B">
      <w:pPr>
        <w:pStyle w:val="CitaviBibliographyEntry"/>
      </w:pPr>
      <w:r>
        <w:t>GKV (2014): Kapitel 4: Setting-Ansatz nach § 20 Abs. 1 [neu: 20a] SGB V. Aus dem Leitfaden Prävention Handlungsfelder und Kriterien des GKV-Spitzenverbandes zur Umsetzung der §§ 20, 20a und 20b SGB V. Vom 21. Juni 2000 in der Fassung vom 10. Dezember 2014. Online verfügbar unter https://www.gkv-spitzenverband.de/media/dokumente/krankenversicherung_1/praevention__selbsthilfe__beratung/praevention/praevention_leitfaden/2017_3/Leitfaden_Praevention_Teilaktualisierung_P170009_02_IV.pdf, zuletzt geprüft am 07.10.2017.</w:t>
      </w:r>
    </w:p>
    <w:p w:rsidR="00145B3B" w:rsidRDefault="00145B3B" w:rsidP="00145B3B">
      <w:pPr>
        <w:pStyle w:val="CitaviBibliographyEntry"/>
      </w:pPr>
      <w:r>
        <w:t>Haack, Silke; Eltges, Markus (Hg.) (2005): Die soziale Stadt - ein Programm wird evaluiert. Bundesinstitut für Bau-, Stadt-und Raum Forschung im Bundesamt für Bauwesen und Raumordnung: Bundesinstitut für Bau-, Stadt-und Raum Forschung im Bundesamt für Bauwesen und Raumordnung.</w:t>
      </w:r>
    </w:p>
    <w:p w:rsidR="00145B3B" w:rsidRDefault="00145B3B" w:rsidP="00145B3B">
      <w:pPr>
        <w:pStyle w:val="CitaviBibliographyEntry"/>
      </w:pPr>
      <w:r>
        <w:t>Hämel, Kerstin; Kafczyk, Tom Manuel; Vorderwülbecke, Jonas; Schaeffer, Doris (2017): Vom Pflegeheim zum Zentrum für Pflege und Gesundheit im Quartier? Eine Bedarfs-und Angebotsanalyse in vier städtischen Quartieren: Instituts für Pflegewissenschaft an der Universität Bielefeld (IPP).</w:t>
      </w:r>
    </w:p>
    <w:p w:rsidR="00145B3B" w:rsidRDefault="00145B3B" w:rsidP="00145B3B">
      <w:pPr>
        <w:pStyle w:val="CitaviBibliographyEntry"/>
      </w:pPr>
      <w:r>
        <w:t xml:space="preserve">Haslbeck, Jörg W.; Schaeffer, Doris (2007): Selbstmanagementförderung bei chronischer Krankheit: Geschichte, Konzept und Herausforderungen. In: </w:t>
      </w:r>
      <w:r w:rsidRPr="00145B3B">
        <w:rPr>
          <w:i/>
        </w:rPr>
        <w:t xml:space="preserve">Pflege </w:t>
      </w:r>
      <w:r w:rsidRPr="00145B3B">
        <w:t>20 (2), S. 82–92, zuletzt geprüft am 19.09.2017.</w:t>
      </w:r>
    </w:p>
    <w:p w:rsidR="00145B3B" w:rsidRDefault="00145B3B" w:rsidP="00145B3B">
      <w:pPr>
        <w:pStyle w:val="CitaviBibliographyEntry"/>
      </w:pPr>
      <w:r>
        <w:t xml:space="preserve">Heusinger, J.; Kammerer, K.; Wolter, B.; Schuster, M. (2015): Quartierstrukturen für Gesundheit und Selbstbestimmung im höheren Alter verbessern. In: </w:t>
      </w:r>
      <w:r w:rsidRPr="00145B3B">
        <w:rPr>
          <w:i/>
        </w:rPr>
        <w:t xml:space="preserve">Das Gesundheitswesen </w:t>
      </w:r>
      <w:r w:rsidRPr="00145B3B">
        <w:t>(77), S. 122–123.</w:t>
      </w:r>
    </w:p>
    <w:p w:rsidR="00145B3B" w:rsidRDefault="00145B3B" w:rsidP="00145B3B">
      <w:pPr>
        <w:pStyle w:val="CitaviBibliographyEntry"/>
      </w:pPr>
      <w:r>
        <w:t>Hollederer, Alfons (2013): Die Entwicklung der Gesundheitskonferenzen in Deutschland. Bayerisches Landesamt für Gesundheit und Lebensmittelsicherheit. Deutsche Gesellschaft für Sozialmedizin und Prävention (EG SMP) und Deutsche Gesellschaft für medizinische Soziologie (die GMS). Marburg, 20.09.2013. Online verfügbar unter https://www.lgl.bayern.de/gesundheit/gesundheitsversorgung/gesundheitskonferenzen/doc/entwicklung_gesundheitskonferenzen.pdf, zuletzt geprüft am 07.10.2017.</w:t>
      </w:r>
    </w:p>
    <w:p w:rsidR="00145B3B" w:rsidRDefault="00145B3B" w:rsidP="00145B3B">
      <w:pPr>
        <w:pStyle w:val="CitaviBibliographyEntry"/>
      </w:pPr>
      <w:r>
        <w:t>Jasper, Gerda; Rehrl, Markus; Rohwedder, Annegret (2002): Studie Partizipation &amp; Bürgerengagement – Ansatzpunkte für die Vermittlung zwischen Initiativen und Politik/ Verwaltung. Erarbeitet im Auftrag der Rosa-Luxemburg-Stiftung und des kommunalpolitischen forums (Berlin) e. V. Hg. v. Gesellschaft für Arbeitsgestaltung, Personal- und Organisationsentwicklung mbH. Berlin. Online verfügbar unter http://www.brangsch.de/partizipation/dateien/Studie-unique.pdf, zuletzt geprüft am 07.10.2017.</w:t>
      </w:r>
    </w:p>
    <w:p w:rsidR="00145B3B" w:rsidRDefault="00145B3B" w:rsidP="00145B3B">
      <w:pPr>
        <w:pStyle w:val="CitaviBibliographyEntry"/>
      </w:pPr>
      <w:r>
        <w:t xml:space="preserve">Johner-Kobl, S.; Gehrig, M. (2017): Ältere Migrantinnen und Migranten am Wohnort erreichen. Erfahrungen aus dem Schweizer Projekt „Vicino“. In: </w:t>
      </w:r>
      <w:r w:rsidRPr="00145B3B">
        <w:rPr>
          <w:i/>
        </w:rPr>
        <w:t>Z Gerontol Geriat</w:t>
      </w:r>
      <w:r w:rsidRPr="00145B3B">
        <w:t>. Online verfügbar unter DOI 10.1007/s00391-017-1195-5.</w:t>
      </w:r>
    </w:p>
    <w:p w:rsidR="00145B3B" w:rsidRDefault="00145B3B" w:rsidP="00145B3B">
      <w:pPr>
        <w:pStyle w:val="CitaviBibliographyEntry"/>
      </w:pPr>
      <w:r>
        <w:lastRenderedPageBreak/>
        <w:t>Klier, Wolfgang; Koch, Thilo (2015): Die kommunale Gesundheitskonferenz in NRW. Aktualisierte Planungshilfe zur Unterstützung der Arbeit der kommunalen Gesundheitskonferenzen. Bielefeld. Online verfügbar unter https://www.lzg.nrw.de/_php/login/dl.php?u=/_media/pdf/service/Pub/2015_druckfrisch/lzg-nrw_planungshilfe_kgk.pdf, zuletzt geprüft am 07.10.2017.</w:t>
      </w:r>
    </w:p>
    <w:p w:rsidR="00145B3B" w:rsidRDefault="00145B3B" w:rsidP="00145B3B">
      <w:pPr>
        <w:pStyle w:val="CitaviBibliographyEntry"/>
      </w:pPr>
      <w:r>
        <w:t>Kofahl, Christopher; Nickel, Stefan; Werner, Silke; Weber, Jan; Seidel, Gabriele (2016): Kooperationen und Beteiligung. In: Christopher Kofahl, Frank Schulz-Nieswandt und Marie-Luise Dierks (Hg.): Selbsthilfe und Selbsthilfeunterstützung in Deutschland. Berlin: LIT (Medizinsoziologie, Band 24), S. 133–158.</w:t>
      </w:r>
    </w:p>
    <w:p w:rsidR="00145B3B" w:rsidRDefault="00145B3B" w:rsidP="00145B3B">
      <w:pPr>
        <w:pStyle w:val="CitaviBibliographyEntry"/>
      </w:pPr>
      <w:r>
        <w:t xml:space="preserve">Kuratorium Deutsche Altershilfe (2016): Pro Alter - selbstbestimmt älter werden. Gesund älter werden im Quartier. In: </w:t>
      </w:r>
      <w:r w:rsidRPr="00145B3B">
        <w:rPr>
          <w:i/>
        </w:rPr>
        <w:t xml:space="preserve">Pro Alter Selbstbestimmt älter werden </w:t>
      </w:r>
      <w:r w:rsidRPr="00145B3B">
        <w:t>(vier), S. 68 Seiten.</w:t>
      </w:r>
    </w:p>
    <w:p w:rsidR="00145B3B" w:rsidRPr="00145B3B" w:rsidRDefault="00145B3B" w:rsidP="00145B3B">
      <w:pPr>
        <w:pStyle w:val="CitaviBibliographyEntry"/>
        <w:rPr>
          <w:lang w:val="en-US"/>
        </w:rPr>
      </w:pPr>
      <w:r w:rsidRPr="00145B3B">
        <w:rPr>
          <w:lang w:val="en-US"/>
        </w:rPr>
        <w:t xml:space="preserve">Lorig, Kate (2012): Patient-Centered Care. Ja. In: </w:t>
      </w:r>
      <w:r w:rsidRPr="00145B3B">
        <w:rPr>
          <w:i/>
          <w:lang w:val="en-US"/>
        </w:rPr>
        <w:t xml:space="preserve">Health Education &amp; Behavior </w:t>
      </w:r>
      <w:r w:rsidRPr="00145B3B">
        <w:rPr>
          <w:lang w:val="en-US"/>
        </w:rPr>
        <w:t>(39), S. 523–525.</w:t>
      </w:r>
    </w:p>
    <w:p w:rsidR="00145B3B" w:rsidRDefault="00145B3B" w:rsidP="00145B3B">
      <w:pPr>
        <w:pStyle w:val="CitaviBibliographyEntry"/>
      </w:pPr>
      <w:r>
        <w:t>May, Michael; Alisch, Monika (2013): AMIQUS - unter Freunden. Ältere Migrantinnen und Migranten in der Stadt. Unter Mitarbeit von Frank Dölker, Stefan Fröba, Mila Kovacevic und Nadia Laabdallaouni. Opladen, Berlin &amp; Toronto: Verlag Barbara Budrich (Beiträge zur Sozialraumforschung, Band 8). Online verfügbar unter http://www.content-select.com/index.php?id=bib_view&amp;ean=9783866495357.</w:t>
      </w:r>
    </w:p>
    <w:p w:rsidR="00145B3B" w:rsidRDefault="00145B3B" w:rsidP="00145B3B">
      <w:pPr>
        <w:pStyle w:val="CitaviBibliographyEntry"/>
      </w:pPr>
      <w:r>
        <w:t xml:space="preserve">Meierjürgen, Rüdiger; Becker, Silke; Warnke, Andrea (2016): Die Entwicklung der Präventionsgesetzgebung in Deutschland. In: </w:t>
      </w:r>
      <w:r w:rsidRPr="00145B3B">
        <w:rPr>
          <w:i/>
        </w:rPr>
        <w:t xml:space="preserve">Präv. Gesundheitf. </w:t>
      </w:r>
      <w:r w:rsidRPr="00145B3B">
        <w:t>(11), S. 206–213.</w:t>
      </w:r>
    </w:p>
    <w:p w:rsidR="00145B3B" w:rsidRDefault="00145B3B" w:rsidP="00145B3B">
      <w:pPr>
        <w:pStyle w:val="CitaviBibliographyEntry"/>
      </w:pPr>
      <w:r>
        <w:t>MGEPA NRW (2016): Masterplan altengerechte Quartiere.NRW. Strategie- und Handlungskonzept zum selbstbestimmten Leben im Alter. Hg. v. Ministerium für Gesundheit, Emanzipation, Pflege und Alter des Landes Nordrhein-Westfalen. Düsseldorf. Online verfügbar unter http://www.aq-nrw.de/media/masterplan_altengrechte_quartier_nrw_2016_1.pdf, zuletzt geprüft am 07.10.2017.</w:t>
      </w:r>
    </w:p>
    <w:p w:rsidR="00145B3B" w:rsidRDefault="00145B3B" w:rsidP="00145B3B">
      <w:pPr>
        <w:pStyle w:val="CitaviBibliographyEntry"/>
      </w:pPr>
      <w:r>
        <w:t xml:space="preserve">Mossakowski, K.; Süß, Waldemar; Trojan, Alf (2009): Partizipativen Ansätze in der gemeindenahen Gesundheitsförderung. Stufen der Partizipation und Beispiele aus einem Wissenschaftspraxisprojekt in der Hamburger Lenzsiedlung. In: </w:t>
      </w:r>
      <w:r w:rsidRPr="00145B3B">
        <w:rPr>
          <w:i/>
        </w:rPr>
        <w:t xml:space="preserve">Prävention und Gesundheitsförderung </w:t>
      </w:r>
      <w:r w:rsidRPr="00145B3B">
        <w:t>(4), S. 184–194.</w:t>
      </w:r>
    </w:p>
    <w:p w:rsidR="00145B3B" w:rsidRDefault="00145B3B" w:rsidP="00145B3B">
      <w:pPr>
        <w:pStyle w:val="CitaviBibliographyEntry"/>
      </w:pPr>
      <w:r>
        <w:t>Nds. Ministerium für Soziales, Gesundheit und Gleichstellung (2014): Gesundheitsregionen Niedersachsen. Online verfügbar unter http://www.ms.niedersachsen.de/startseite/themen/gesundheit/gesundheitsregionen_niedersachsen/gesundheitsregionen-niedersachsen-119925.html, zuletzt geprüft am 08.10.2017.</w:t>
      </w:r>
    </w:p>
    <w:p w:rsidR="00145B3B" w:rsidRDefault="00145B3B" w:rsidP="00145B3B">
      <w:pPr>
        <w:pStyle w:val="CitaviBibliographyEntry"/>
      </w:pPr>
      <w:r>
        <w:t>Nickel, Stefan; Seidel, Gabriele; Weber, Jan; Kofahl, Christopher; Werner, Silke (2016): Entwicklungen und Bedarfe der Selbsthilfe und Selbsthilfe Unterstützung aus der Perspektive der Selbsthilfeunterstützungseinrichtungen. In: Christopher Kofahl, Frank Schulz-Nieswandt und Marie-Luise Dierks (Hg.): Selbsthilfe und Selbsthilfeunterstützung in Deutschland. Berlin: LIT (Medizinsoziologie, Band 24), S. 159–180.</w:t>
      </w:r>
    </w:p>
    <w:p w:rsidR="00145B3B" w:rsidRDefault="00145B3B" w:rsidP="00145B3B">
      <w:pPr>
        <w:pStyle w:val="CitaviBibliographyEntry"/>
      </w:pPr>
      <w:r>
        <w:t>Nöcker, Guido (2012): Gesund aufwachsen in Kita, Schule, Familie und Quartier. Nutzen und Praxis verhaltens- und verhältnisbezogener Prävention - KNP-Tagung am 18. und 19. Mai 2011 in Bonn. Aufl. 1.3.05.12. Köln: BZgA (Forschung und Praxis der Gesundheitsförderung, 41). Online verfügbar unter http://www.bzga.de/pdf.php?id=3c3429d2892a1cf649de55aa50e3fd6b.</w:t>
      </w:r>
    </w:p>
    <w:p w:rsidR="00145B3B" w:rsidRDefault="00145B3B" w:rsidP="00145B3B">
      <w:pPr>
        <w:pStyle w:val="CitaviBibliographyEntry"/>
      </w:pPr>
      <w:r>
        <w:lastRenderedPageBreak/>
        <w:t xml:space="preserve">Plaumann, M.; Lehmann, F.; Pawils, S.; Walter, U. (2015): Strukturen ändern - Gesundheit integrieren. In: </w:t>
      </w:r>
      <w:r w:rsidRPr="00145B3B">
        <w:rPr>
          <w:i/>
        </w:rPr>
        <w:t xml:space="preserve">Das Gesundheitswesen </w:t>
      </w:r>
      <w:r w:rsidRPr="00145B3B">
        <w:t>(77), S. 105–111.</w:t>
      </w:r>
    </w:p>
    <w:p w:rsidR="00145B3B" w:rsidRDefault="00145B3B" w:rsidP="00145B3B">
      <w:pPr>
        <w:pStyle w:val="CitaviBibliographyEntry"/>
      </w:pPr>
      <w:r>
        <w:t xml:space="preserve">Reusch, A.; Schug, M; Küffner, R.; Vogel, H.; Faller, H. (2013): Gruppenprogramme der Gesundheitsbildung, Patientenschulung und Psychoedukation in der medizinischen Rehabilitation - Eine Bestandsaufnahme. In: </w:t>
      </w:r>
      <w:r w:rsidRPr="00145B3B">
        <w:rPr>
          <w:i/>
        </w:rPr>
        <w:t xml:space="preserve">Die Rehabilitation </w:t>
      </w:r>
      <w:r w:rsidRPr="00145B3B">
        <w:t>(52), S. 226–233.</w:t>
      </w:r>
    </w:p>
    <w:p w:rsidR="00145B3B" w:rsidRDefault="00145B3B" w:rsidP="00145B3B">
      <w:pPr>
        <w:pStyle w:val="CitaviBibliographyEntry"/>
      </w:pPr>
      <w:r>
        <w:t>Richter, Anja; Wächter, Marcus (2009): Zum Zusammenhang von Nachbarschaft und Gesundheit. Köln (Forschung und Praxis in der Gesundheitsförderung, Bd. 36). Online verfügbar unter https://www.bzga.de/infomaterialien/forschung-und-praxis-der-gesundheitsfoerderung/band-36-zum-zusammenhang-von-nachbarschaft-und-gesundheit/, zuletzt geprüft am 08.10.2017.</w:t>
      </w:r>
    </w:p>
    <w:p w:rsidR="00145B3B" w:rsidRDefault="00145B3B" w:rsidP="00145B3B">
      <w:pPr>
        <w:pStyle w:val="CitaviBibliographyEntry"/>
      </w:pPr>
      <w:r>
        <w:t>RKI (2014): Chronisches Kranksein. Faktenblatt zu GEDA 2012: Ergebnisse der Studie »Gesundheit in Deutschland aktuell 2012. Online verfügbar unter http://www.rki.de/DE/Content/Gesundheitsmonitoring/Gesundheitsberichterstattung/GBEDownloadsF/Geda2012/chronisches_kranksein.pdf?__blob=publicationFile, zuletzt geprüft am 07.10.2017.</w:t>
      </w:r>
    </w:p>
    <w:p w:rsidR="00145B3B" w:rsidRDefault="00145B3B" w:rsidP="00145B3B">
      <w:pPr>
        <w:pStyle w:val="CitaviBibliographyEntry"/>
      </w:pPr>
      <w:r>
        <w:t>Rodekohr, Bianca (2017): Inklusive Sozialplanung - partizipativen und sozialräumliche Gestaltung der Schnittstelle der alten-Behindertenhilfe für Menschen mit und ohne lebenslange Behinderung im Alter. In: Carlo Fabian, Matthias Drilling, Oliver Niermann und Olaf Schnur (Hg.): Quartier und Gesundheit. Impulse zu einem Querschnittsthema in Wissenschaft, Politik und Praxis. Wiesbaden: Springer VS (Research), S. 101–122.</w:t>
      </w:r>
    </w:p>
    <w:p w:rsidR="00145B3B" w:rsidRDefault="00145B3B" w:rsidP="00145B3B">
      <w:pPr>
        <w:pStyle w:val="CitaviBibliographyEntry"/>
      </w:pPr>
      <w:r>
        <w:t xml:space="preserve">Schäfer, G.; Bringmann, D.; Freericks, R.; Kart, M. (2015): Gestaltung und Wahrnehmung niedrigschwellige Angebote für ältere Migranten im Stadtteil. Chancen für eine soziale Teilhabe im Kontext des freiwilligen Engagements. In: </w:t>
      </w:r>
      <w:r w:rsidRPr="00145B3B">
        <w:rPr>
          <w:i/>
        </w:rPr>
        <w:t xml:space="preserve">Z Gerontol Geriat </w:t>
      </w:r>
      <w:r w:rsidRPr="00145B3B">
        <w:t>DOI 10.1007/s00391-015-0913-0 (5).</w:t>
      </w:r>
    </w:p>
    <w:p w:rsidR="00145B3B" w:rsidRDefault="00145B3B" w:rsidP="00145B3B">
      <w:pPr>
        <w:pStyle w:val="CitaviBibliographyEntry"/>
      </w:pPr>
      <w:r>
        <w:t xml:space="preserve">Scharfenberg, Elisabeth (2017): Prävention und Kooperation: Mehr Kompetenzen für Kommunen. In: </w:t>
      </w:r>
      <w:r w:rsidRPr="00145B3B">
        <w:rPr>
          <w:i/>
        </w:rPr>
        <w:t xml:space="preserve">Pro Alter Selbstbestimmt älter werden </w:t>
      </w:r>
      <w:r w:rsidRPr="00145B3B">
        <w:t>Sozialraumorientierte Ansätze für ein gelingendes Alter(n) (Sonderausgabe Oktober), S. 12–14. Online verfügbar unter http://www.kda.de/news-detail/items/sozialraumorientierte-ansaetze-fuer-ein-gelingendes-altern.html, zuletzt geprüft am 07.10.2017.</w:t>
      </w:r>
    </w:p>
    <w:p w:rsidR="00145B3B" w:rsidRDefault="00145B3B" w:rsidP="00145B3B">
      <w:pPr>
        <w:pStyle w:val="CitaviBibliographyEntry"/>
      </w:pPr>
      <w:r>
        <w:t xml:space="preserve">Schlicht, Wolfgang; Oswald, Frank; Reyer, Maren: Die altersfreundliche Stadt. In: </w:t>
      </w:r>
      <w:r w:rsidRPr="00145B3B">
        <w:rPr>
          <w:i/>
        </w:rPr>
        <w:t xml:space="preserve">Public Health Forum </w:t>
      </w:r>
      <w:r w:rsidRPr="00145B3B">
        <w:t>2016 (24), S. 301–303.</w:t>
      </w:r>
    </w:p>
    <w:p w:rsidR="00145B3B" w:rsidRDefault="00145B3B" w:rsidP="00145B3B">
      <w:pPr>
        <w:pStyle w:val="CitaviBibliographyEntry"/>
      </w:pPr>
      <w:r>
        <w:t>Schulz-Nieswandt, Frank; Köstler, Ursula; langen Horst, Francis (2016): Gesundheitsbezogene Selbsthilfe in Deutschland. Zur Genealogie Omagestalt, Gestaltswandel und Wirkkreisen solidargemeinschaftlicher Gegenseitigkeitshilfegruppen und der Selbsthilfeorganisationen. In: Christopher Kofahl, Frank Schulz-Nieswandt und Marie-Luise Dierks (Hg.): Selbsthilfe und Selbsthilfeunterstützung in Deutschland. Berlin: LIT (Medizinsoziologie, Band 24), S. 43–59.</w:t>
      </w:r>
    </w:p>
    <w:p w:rsidR="00145B3B" w:rsidRDefault="00145B3B" w:rsidP="00145B3B">
      <w:pPr>
        <w:pStyle w:val="CitaviBibliographyEntry"/>
      </w:pPr>
      <w:r>
        <w:t xml:space="preserve">Seidel, Gabriele; Haack, Marius; Kreinhacke, Maren; Dierks, Marie-Luise (2015): Das Selbstmanagement-Programm INSEA „Gesund und aktiv leben“. In: </w:t>
      </w:r>
      <w:r w:rsidRPr="00145B3B">
        <w:rPr>
          <w:i/>
        </w:rPr>
        <w:t xml:space="preserve">Public Health Forum </w:t>
      </w:r>
      <w:r w:rsidRPr="00145B3B">
        <w:t>23 (4), S. 249–251.</w:t>
      </w:r>
    </w:p>
    <w:p w:rsidR="00145B3B" w:rsidRPr="00145B3B" w:rsidRDefault="00145B3B" w:rsidP="00145B3B">
      <w:pPr>
        <w:pStyle w:val="CitaviBibliographyEntry"/>
        <w:rPr>
          <w:lang w:val="en-US"/>
        </w:rPr>
      </w:pPr>
      <w:r>
        <w:t xml:space="preserve">Süß, Waldemar (2016): Quartiersbezogene Gesundheitsförderung – Erkenntnisse aus der Evaluation. </w:t>
      </w:r>
      <w:r w:rsidRPr="00145B3B">
        <w:rPr>
          <w:lang w:val="en-US"/>
        </w:rPr>
        <w:t xml:space="preserve">In: </w:t>
      </w:r>
      <w:r w:rsidRPr="00145B3B">
        <w:rPr>
          <w:i/>
          <w:lang w:val="en-US"/>
        </w:rPr>
        <w:t xml:space="preserve">Public Health Forum </w:t>
      </w:r>
      <w:r w:rsidRPr="00145B3B">
        <w:rPr>
          <w:lang w:val="en-US"/>
        </w:rPr>
        <w:t>(24), S. 278–280.</w:t>
      </w:r>
    </w:p>
    <w:p w:rsidR="00145B3B" w:rsidRPr="00145B3B" w:rsidRDefault="00145B3B" w:rsidP="00145B3B">
      <w:pPr>
        <w:pStyle w:val="CitaviBibliographyEntry"/>
        <w:rPr>
          <w:lang w:val="en-US"/>
        </w:rPr>
      </w:pPr>
      <w:r w:rsidRPr="00145B3B">
        <w:rPr>
          <w:lang w:val="en-US"/>
        </w:rPr>
        <w:t xml:space="preserve">Taylor, S.J.C.; Pinnock, E.; Epiphaniou, E.; Pearce, G.; Parke, H.L.; Schwappach, A. et al. (2014): A rapid synthesis of the evidence on interventions supporting self-management for people with long-term </w:t>
      </w:r>
      <w:r w:rsidRPr="00145B3B">
        <w:rPr>
          <w:lang w:val="en-US"/>
        </w:rPr>
        <w:lastRenderedPageBreak/>
        <w:t>conditions. PRISMS - Practical systematic RevIew of Self-Management Support for long-term conditions.</w:t>
      </w:r>
    </w:p>
    <w:p w:rsidR="00145B3B" w:rsidRDefault="00145B3B" w:rsidP="00145B3B">
      <w:pPr>
        <w:pStyle w:val="CitaviBibliographyEntry"/>
      </w:pPr>
      <w:r>
        <w:t>Thiel, Wolfgang; Hundertmark-Mayser, Jutta (2017): Selbsthilfe Unterstützungseinrichtungen in Deutschland: fachliche und institutionelle Bedarfe zur weiteren Entwicklung eines wirkungsvollen Angebotes. In: Deutsche Arbeitsgemeinschaft Selbsthilfegruppen e. V (DAG SHG). (Hg.): Selbsthilfejahrbuch 2017. Gießen (ISSN 1616-0665), S. 94–104.</w:t>
      </w:r>
    </w:p>
    <w:p w:rsidR="00145B3B" w:rsidRDefault="00145B3B" w:rsidP="00145B3B">
      <w:pPr>
        <w:pStyle w:val="CitaviBibliographyEntry"/>
      </w:pPr>
      <w:r>
        <w:t>Trojan, Alf; Kaba-Schönstein, Lotte; Franzkowiak, Peter; Blümel, Stephan; Nöcker, Guido (Hg.) (2016): Leitbegriffe der Gesundheitsförderung und Prävention. Ergänzungsband 2016 : Glossar zu Konzepten, Strategien und Methoden. Bundeszentrale für Gesundheitliche Aufklärung (BZgA). Grafling: Verlag für Gesundheitsförderung.</w:t>
      </w:r>
    </w:p>
    <w:p w:rsidR="00145B3B" w:rsidRDefault="00145B3B" w:rsidP="00145B3B">
      <w:pPr>
        <w:pStyle w:val="CitaviBibliographyEntry"/>
      </w:pPr>
      <w:r>
        <w:t xml:space="preserve">von Lützau-Hohlbein, Heike (2017): Selbsthilfeorganisation brauchen kommunale Unterstützung. In: </w:t>
      </w:r>
      <w:r w:rsidRPr="00145B3B">
        <w:rPr>
          <w:i/>
        </w:rPr>
        <w:t xml:space="preserve">Pro Alter Selbstbestimmt älter werden </w:t>
      </w:r>
      <w:r w:rsidRPr="00145B3B">
        <w:t>Sozialraumorientierte Ansätze für ein gelingendes Alter(n) (Sonderausgabe Oktober), S. 21–23. Online verfügbar unter http://www.kda.de/news-detail/items/sozialraumorientierte-ansaetze-fuer-ein-gelingendes-altern.html, zuletzt geprüft am 07.10.2017.</w:t>
      </w:r>
    </w:p>
    <w:p w:rsidR="009E2B1D" w:rsidRDefault="00145B3B" w:rsidP="00145B3B">
      <w:pPr>
        <w:pStyle w:val="CitaviBibliographyEntry"/>
      </w:pPr>
      <w:r>
        <w:t>Wolter, Birgit (2017): Gesundheitsförderliche Quartiere für alte Menschen - Herausforderungen und Barrieren. In: Carlo Fabian, Matthias Drilling, Oliver Niermann und Olaf Schnur (Hg.): Quartier und Gesundheit. Impulse zu einem Querschnittsthema in Wissenschaft, Politik und Praxis. Wiesbaden: Springer VS (Research), S. 61–78.</w:t>
      </w:r>
      <w:r w:rsidR="009E2B1D">
        <w:fldChar w:fldCharType="end"/>
      </w:r>
    </w:p>
    <w:sectPr w:rsidR="009E2B1D" w:rsidSect="003B48C8">
      <w:footerReference w:type="default" r:id="rId25"/>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7F2A" w:rsidRDefault="007D7F2A" w:rsidP="00405A34">
      <w:r>
        <w:separator/>
      </w:r>
    </w:p>
  </w:endnote>
  <w:endnote w:type="continuationSeparator" w:id="0">
    <w:p w:rsidR="007D7F2A" w:rsidRDefault="007D7F2A" w:rsidP="00405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Frutiger LT 47 LightCn">
    <w:charset w:val="00"/>
    <w:family w:val="swiss"/>
    <w:pitch w:val="variable"/>
    <w:sig w:usb0="8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7230935"/>
      <w:docPartObj>
        <w:docPartGallery w:val="Page Numbers (Bottom of Page)"/>
        <w:docPartUnique/>
      </w:docPartObj>
    </w:sdtPr>
    <w:sdtEndPr/>
    <w:sdtContent>
      <w:p w:rsidR="007D7F2A" w:rsidRDefault="007D7F2A">
        <w:pPr>
          <w:pStyle w:val="Fuzeile"/>
          <w:jc w:val="right"/>
        </w:pPr>
        <w:r>
          <w:fldChar w:fldCharType="begin"/>
        </w:r>
        <w:r>
          <w:instrText>PAGE   \* MERGEFORMAT</w:instrText>
        </w:r>
        <w:r>
          <w:fldChar w:fldCharType="separate"/>
        </w:r>
        <w:r w:rsidR="004744DD">
          <w:rPr>
            <w:noProof/>
          </w:rPr>
          <w:t>1</w:t>
        </w:r>
        <w:r>
          <w:fldChar w:fldCharType="end"/>
        </w:r>
      </w:p>
    </w:sdtContent>
  </w:sdt>
  <w:p w:rsidR="007D7F2A" w:rsidRDefault="007D7F2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7F2A" w:rsidRDefault="007D7F2A" w:rsidP="00405A34">
      <w:r>
        <w:separator/>
      </w:r>
    </w:p>
  </w:footnote>
  <w:footnote w:type="continuationSeparator" w:id="0">
    <w:p w:rsidR="007D7F2A" w:rsidRDefault="007D7F2A" w:rsidP="00405A34">
      <w:r>
        <w:continuationSeparator/>
      </w:r>
    </w:p>
  </w:footnote>
  <w:footnote w:id="1">
    <w:p w:rsidR="007D7F2A" w:rsidRDefault="007D7F2A">
      <w:pPr>
        <w:pStyle w:val="Funotentext"/>
      </w:pPr>
      <w:r>
        <w:rPr>
          <w:rStyle w:val="Funotenzeichen"/>
        </w:rPr>
        <w:footnoteRef/>
      </w:r>
      <w:r>
        <w:t xml:space="preserve"> Im Text wird aus Gründen der Lesbarkeit nicht immer gegendert. Gemeint sind aber immer alle Geschlecht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014D"/>
    <w:multiLevelType w:val="hybridMultilevel"/>
    <w:tmpl w:val="575A7E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E1C78E2"/>
    <w:multiLevelType w:val="hybridMultilevel"/>
    <w:tmpl w:val="8A78A0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12E52F7"/>
    <w:multiLevelType w:val="hybridMultilevel"/>
    <w:tmpl w:val="40381F70"/>
    <w:lvl w:ilvl="0" w:tplc="5B6CD2EC">
      <w:numFmt w:val="bullet"/>
      <w:lvlText w:val="-"/>
      <w:lvlJc w:val="left"/>
      <w:pPr>
        <w:ind w:left="720" w:hanging="360"/>
      </w:pPr>
      <w:rPr>
        <w:rFonts w:ascii="Trebuchet MS" w:eastAsia="Calibri" w:hAnsi="Trebuchet M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nsid w:val="14193D3D"/>
    <w:multiLevelType w:val="hybridMultilevel"/>
    <w:tmpl w:val="171E1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8897538"/>
    <w:multiLevelType w:val="hybridMultilevel"/>
    <w:tmpl w:val="69600972"/>
    <w:lvl w:ilvl="0" w:tplc="5B6CD2EC">
      <w:numFmt w:val="bullet"/>
      <w:lvlText w:val="-"/>
      <w:lvlJc w:val="left"/>
      <w:pPr>
        <w:ind w:left="720" w:hanging="360"/>
      </w:pPr>
      <w:rPr>
        <w:rFonts w:ascii="Trebuchet MS" w:eastAsia="Calibri" w:hAnsi="Trebuchet M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5">
    <w:nsid w:val="212844B0"/>
    <w:multiLevelType w:val="hybridMultilevel"/>
    <w:tmpl w:val="BC48A7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8CF5027"/>
    <w:multiLevelType w:val="hybridMultilevel"/>
    <w:tmpl w:val="7EB0BB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2F477EF4"/>
    <w:multiLevelType w:val="hybridMultilevel"/>
    <w:tmpl w:val="467A23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0125D9C"/>
    <w:multiLevelType w:val="hybridMultilevel"/>
    <w:tmpl w:val="F40861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0094C12"/>
    <w:multiLevelType w:val="hybridMultilevel"/>
    <w:tmpl w:val="B8A40E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AFE569B"/>
    <w:multiLevelType w:val="hybridMultilevel"/>
    <w:tmpl w:val="5FCEC2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6CB06961"/>
    <w:multiLevelType w:val="hybridMultilevel"/>
    <w:tmpl w:val="E26271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276593E"/>
    <w:multiLevelType w:val="hybridMultilevel"/>
    <w:tmpl w:val="D1A65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CD37A5F"/>
    <w:multiLevelType w:val="hybridMultilevel"/>
    <w:tmpl w:val="D08033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0"/>
  </w:num>
  <w:num w:numId="4">
    <w:abstractNumId w:val="5"/>
  </w:num>
  <w:num w:numId="5">
    <w:abstractNumId w:val="3"/>
  </w:num>
  <w:num w:numId="6">
    <w:abstractNumId w:val="12"/>
  </w:num>
  <w:num w:numId="7">
    <w:abstractNumId w:val="0"/>
  </w:num>
  <w:num w:numId="8">
    <w:abstractNumId w:val="1"/>
  </w:num>
  <w:num w:numId="9">
    <w:abstractNumId w:val="11"/>
  </w:num>
  <w:num w:numId="10">
    <w:abstractNumId w:val="7"/>
  </w:num>
  <w:num w:numId="11">
    <w:abstractNumId w:val="8"/>
  </w:num>
  <w:num w:numId="12">
    <w:abstractNumId w:val="6"/>
  </w:num>
  <w:num w:numId="13">
    <w:abstractNumId w:val="9"/>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69E33FA-3068-459B-9931-0CB79D73A97A}"/>
    <w:docVar w:name="dgnword-eventsink" w:val="192770008"/>
  </w:docVars>
  <w:rsids>
    <w:rsidRoot w:val="008B4FFB"/>
    <w:rsid w:val="000160DA"/>
    <w:rsid w:val="00025791"/>
    <w:rsid w:val="00027E4C"/>
    <w:rsid w:val="00031BA8"/>
    <w:rsid w:val="00031D55"/>
    <w:rsid w:val="00042744"/>
    <w:rsid w:val="00045D33"/>
    <w:rsid w:val="00046C53"/>
    <w:rsid w:val="00055088"/>
    <w:rsid w:val="00056DAA"/>
    <w:rsid w:val="00075685"/>
    <w:rsid w:val="00087EFB"/>
    <w:rsid w:val="00094B9C"/>
    <w:rsid w:val="000977AA"/>
    <w:rsid w:val="000A1839"/>
    <w:rsid w:val="000A6EF1"/>
    <w:rsid w:val="000B55A8"/>
    <w:rsid w:val="000C7C4E"/>
    <w:rsid w:val="000D07FB"/>
    <w:rsid w:val="000D2C22"/>
    <w:rsid w:val="000F7A68"/>
    <w:rsid w:val="00107A07"/>
    <w:rsid w:val="00132075"/>
    <w:rsid w:val="00133833"/>
    <w:rsid w:val="0013567F"/>
    <w:rsid w:val="00145B3B"/>
    <w:rsid w:val="001545B1"/>
    <w:rsid w:val="00171216"/>
    <w:rsid w:val="00176C16"/>
    <w:rsid w:val="00180020"/>
    <w:rsid w:val="0018725B"/>
    <w:rsid w:val="00190468"/>
    <w:rsid w:val="001914AD"/>
    <w:rsid w:val="0019728E"/>
    <w:rsid w:val="001C1DB1"/>
    <w:rsid w:val="001C553B"/>
    <w:rsid w:val="001C5667"/>
    <w:rsid w:val="001C6166"/>
    <w:rsid w:val="001C6EFC"/>
    <w:rsid w:val="001E0187"/>
    <w:rsid w:val="001E4747"/>
    <w:rsid w:val="001E4760"/>
    <w:rsid w:val="001E7290"/>
    <w:rsid w:val="001F265F"/>
    <w:rsid w:val="001F4927"/>
    <w:rsid w:val="00203991"/>
    <w:rsid w:val="00207BDD"/>
    <w:rsid w:val="00207D38"/>
    <w:rsid w:val="00233A5E"/>
    <w:rsid w:val="00243209"/>
    <w:rsid w:val="00270EA8"/>
    <w:rsid w:val="00282C97"/>
    <w:rsid w:val="002931AD"/>
    <w:rsid w:val="002C2DDA"/>
    <w:rsid w:val="002C7648"/>
    <w:rsid w:val="002E63F1"/>
    <w:rsid w:val="002E78DE"/>
    <w:rsid w:val="00304DF8"/>
    <w:rsid w:val="00307014"/>
    <w:rsid w:val="00314ABB"/>
    <w:rsid w:val="00334758"/>
    <w:rsid w:val="00350D22"/>
    <w:rsid w:val="003516C8"/>
    <w:rsid w:val="00361967"/>
    <w:rsid w:val="00361DD4"/>
    <w:rsid w:val="0038244F"/>
    <w:rsid w:val="00383DE2"/>
    <w:rsid w:val="00396FFB"/>
    <w:rsid w:val="003A1239"/>
    <w:rsid w:val="003A3AD7"/>
    <w:rsid w:val="003A3AEA"/>
    <w:rsid w:val="003A46E9"/>
    <w:rsid w:val="003A4D72"/>
    <w:rsid w:val="003B364F"/>
    <w:rsid w:val="003B48C8"/>
    <w:rsid w:val="003C3394"/>
    <w:rsid w:val="003C720B"/>
    <w:rsid w:val="003C74F2"/>
    <w:rsid w:val="003E3458"/>
    <w:rsid w:val="003F0202"/>
    <w:rsid w:val="003F1BDA"/>
    <w:rsid w:val="004035D7"/>
    <w:rsid w:val="00405A34"/>
    <w:rsid w:val="00405E95"/>
    <w:rsid w:val="00406254"/>
    <w:rsid w:val="00416002"/>
    <w:rsid w:val="00426B54"/>
    <w:rsid w:val="00434C12"/>
    <w:rsid w:val="00457385"/>
    <w:rsid w:val="004744DD"/>
    <w:rsid w:val="00480243"/>
    <w:rsid w:val="00480DE4"/>
    <w:rsid w:val="004863BC"/>
    <w:rsid w:val="004B1269"/>
    <w:rsid w:val="004C37A4"/>
    <w:rsid w:val="004C7A7F"/>
    <w:rsid w:val="004D6B4D"/>
    <w:rsid w:val="004E4D1D"/>
    <w:rsid w:val="00505967"/>
    <w:rsid w:val="00514129"/>
    <w:rsid w:val="005173FF"/>
    <w:rsid w:val="00523A22"/>
    <w:rsid w:val="00524A97"/>
    <w:rsid w:val="00537A33"/>
    <w:rsid w:val="005428DF"/>
    <w:rsid w:val="005463E1"/>
    <w:rsid w:val="005509B6"/>
    <w:rsid w:val="00550E70"/>
    <w:rsid w:val="00552643"/>
    <w:rsid w:val="00552EB6"/>
    <w:rsid w:val="005729B1"/>
    <w:rsid w:val="00584B1E"/>
    <w:rsid w:val="005962D7"/>
    <w:rsid w:val="005A64F3"/>
    <w:rsid w:val="005C6078"/>
    <w:rsid w:val="005F123C"/>
    <w:rsid w:val="00601491"/>
    <w:rsid w:val="00605C86"/>
    <w:rsid w:val="006146B7"/>
    <w:rsid w:val="006169DC"/>
    <w:rsid w:val="00625F9E"/>
    <w:rsid w:val="00635E2B"/>
    <w:rsid w:val="006424F6"/>
    <w:rsid w:val="006501A2"/>
    <w:rsid w:val="006555A1"/>
    <w:rsid w:val="006700E9"/>
    <w:rsid w:val="00672082"/>
    <w:rsid w:val="006778F2"/>
    <w:rsid w:val="0068278B"/>
    <w:rsid w:val="006849A1"/>
    <w:rsid w:val="0069070B"/>
    <w:rsid w:val="006A7B35"/>
    <w:rsid w:val="006B0F93"/>
    <w:rsid w:val="006B44AA"/>
    <w:rsid w:val="006E1AD4"/>
    <w:rsid w:val="006E3372"/>
    <w:rsid w:val="0070093E"/>
    <w:rsid w:val="00700C93"/>
    <w:rsid w:val="00702C74"/>
    <w:rsid w:val="00703813"/>
    <w:rsid w:val="00712700"/>
    <w:rsid w:val="00716155"/>
    <w:rsid w:val="007168F2"/>
    <w:rsid w:val="007557F3"/>
    <w:rsid w:val="00755AB1"/>
    <w:rsid w:val="007647A7"/>
    <w:rsid w:val="00780235"/>
    <w:rsid w:val="00791216"/>
    <w:rsid w:val="00791681"/>
    <w:rsid w:val="00792302"/>
    <w:rsid w:val="00797D75"/>
    <w:rsid w:val="007A6634"/>
    <w:rsid w:val="007A7A3C"/>
    <w:rsid w:val="007B0438"/>
    <w:rsid w:val="007B1A11"/>
    <w:rsid w:val="007C3DD2"/>
    <w:rsid w:val="007C5026"/>
    <w:rsid w:val="007C572E"/>
    <w:rsid w:val="007C669B"/>
    <w:rsid w:val="007C7121"/>
    <w:rsid w:val="007D7F2A"/>
    <w:rsid w:val="007E7C71"/>
    <w:rsid w:val="007F095E"/>
    <w:rsid w:val="007F45AE"/>
    <w:rsid w:val="007F525E"/>
    <w:rsid w:val="00804AB3"/>
    <w:rsid w:val="0080603E"/>
    <w:rsid w:val="008071F4"/>
    <w:rsid w:val="00813B2E"/>
    <w:rsid w:val="0082052B"/>
    <w:rsid w:val="0083629E"/>
    <w:rsid w:val="0087680F"/>
    <w:rsid w:val="0088316D"/>
    <w:rsid w:val="0088372B"/>
    <w:rsid w:val="00884C79"/>
    <w:rsid w:val="00893563"/>
    <w:rsid w:val="00894FDA"/>
    <w:rsid w:val="008A38F4"/>
    <w:rsid w:val="008A4646"/>
    <w:rsid w:val="008A7A03"/>
    <w:rsid w:val="008B4FFB"/>
    <w:rsid w:val="008C07EB"/>
    <w:rsid w:val="008C0C1A"/>
    <w:rsid w:val="008D117D"/>
    <w:rsid w:val="008D3342"/>
    <w:rsid w:val="008D36E1"/>
    <w:rsid w:val="008D4F5D"/>
    <w:rsid w:val="009006DD"/>
    <w:rsid w:val="00900BEB"/>
    <w:rsid w:val="00904C0D"/>
    <w:rsid w:val="00917240"/>
    <w:rsid w:val="0092001F"/>
    <w:rsid w:val="00924D00"/>
    <w:rsid w:val="009410C4"/>
    <w:rsid w:val="00947E8B"/>
    <w:rsid w:val="009547DD"/>
    <w:rsid w:val="0095764E"/>
    <w:rsid w:val="00975D0E"/>
    <w:rsid w:val="00983845"/>
    <w:rsid w:val="00990D54"/>
    <w:rsid w:val="0099722A"/>
    <w:rsid w:val="009A6BD8"/>
    <w:rsid w:val="009C08EC"/>
    <w:rsid w:val="009C7937"/>
    <w:rsid w:val="009E09F5"/>
    <w:rsid w:val="009E2B1D"/>
    <w:rsid w:val="009F3E28"/>
    <w:rsid w:val="009F7650"/>
    <w:rsid w:val="00A01ABE"/>
    <w:rsid w:val="00A07C0B"/>
    <w:rsid w:val="00A11DFA"/>
    <w:rsid w:val="00A12A6B"/>
    <w:rsid w:val="00A30AA0"/>
    <w:rsid w:val="00A350E4"/>
    <w:rsid w:val="00A350F0"/>
    <w:rsid w:val="00A36E74"/>
    <w:rsid w:val="00A47A59"/>
    <w:rsid w:val="00A60B0D"/>
    <w:rsid w:val="00A61627"/>
    <w:rsid w:val="00A62C75"/>
    <w:rsid w:val="00A63551"/>
    <w:rsid w:val="00A6689A"/>
    <w:rsid w:val="00A66CEB"/>
    <w:rsid w:val="00A7141D"/>
    <w:rsid w:val="00A73AD7"/>
    <w:rsid w:val="00A744B0"/>
    <w:rsid w:val="00A77BC0"/>
    <w:rsid w:val="00A82F6B"/>
    <w:rsid w:val="00A870B0"/>
    <w:rsid w:val="00A91A6C"/>
    <w:rsid w:val="00A93382"/>
    <w:rsid w:val="00AB7FAE"/>
    <w:rsid w:val="00AC6C87"/>
    <w:rsid w:val="00AD4670"/>
    <w:rsid w:val="00AD76EF"/>
    <w:rsid w:val="00AE0A67"/>
    <w:rsid w:val="00AE61EB"/>
    <w:rsid w:val="00B35777"/>
    <w:rsid w:val="00B4533A"/>
    <w:rsid w:val="00B51C73"/>
    <w:rsid w:val="00B5461B"/>
    <w:rsid w:val="00B91725"/>
    <w:rsid w:val="00B9495D"/>
    <w:rsid w:val="00BA778A"/>
    <w:rsid w:val="00BB5CD0"/>
    <w:rsid w:val="00BD2E54"/>
    <w:rsid w:val="00BE4157"/>
    <w:rsid w:val="00C0094E"/>
    <w:rsid w:val="00C13E67"/>
    <w:rsid w:val="00C234AA"/>
    <w:rsid w:val="00C35371"/>
    <w:rsid w:val="00C50A3B"/>
    <w:rsid w:val="00C56310"/>
    <w:rsid w:val="00C63703"/>
    <w:rsid w:val="00C64772"/>
    <w:rsid w:val="00C86C67"/>
    <w:rsid w:val="00C9358C"/>
    <w:rsid w:val="00C94F0F"/>
    <w:rsid w:val="00C97221"/>
    <w:rsid w:val="00C97CC1"/>
    <w:rsid w:val="00CA5B4C"/>
    <w:rsid w:val="00CB1060"/>
    <w:rsid w:val="00CC344D"/>
    <w:rsid w:val="00CC5F49"/>
    <w:rsid w:val="00CC77FE"/>
    <w:rsid w:val="00CD5ACE"/>
    <w:rsid w:val="00CE01BC"/>
    <w:rsid w:val="00CF20AB"/>
    <w:rsid w:val="00D01BED"/>
    <w:rsid w:val="00D10298"/>
    <w:rsid w:val="00D13B0B"/>
    <w:rsid w:val="00D14972"/>
    <w:rsid w:val="00D21821"/>
    <w:rsid w:val="00D32E9F"/>
    <w:rsid w:val="00D337FF"/>
    <w:rsid w:val="00D36DD5"/>
    <w:rsid w:val="00D42C68"/>
    <w:rsid w:val="00D47427"/>
    <w:rsid w:val="00D52BA0"/>
    <w:rsid w:val="00D62955"/>
    <w:rsid w:val="00D72F65"/>
    <w:rsid w:val="00D73B24"/>
    <w:rsid w:val="00D7569B"/>
    <w:rsid w:val="00D7725B"/>
    <w:rsid w:val="00D90AB6"/>
    <w:rsid w:val="00D91A2D"/>
    <w:rsid w:val="00DA095B"/>
    <w:rsid w:val="00DA45FD"/>
    <w:rsid w:val="00DA6936"/>
    <w:rsid w:val="00DB1521"/>
    <w:rsid w:val="00DD194C"/>
    <w:rsid w:val="00DD5C8E"/>
    <w:rsid w:val="00DD5DDD"/>
    <w:rsid w:val="00DE1197"/>
    <w:rsid w:val="00DE388A"/>
    <w:rsid w:val="00DE4F00"/>
    <w:rsid w:val="00DE550C"/>
    <w:rsid w:val="00DF795B"/>
    <w:rsid w:val="00E01E6F"/>
    <w:rsid w:val="00E02291"/>
    <w:rsid w:val="00E1229E"/>
    <w:rsid w:val="00E32674"/>
    <w:rsid w:val="00E3588A"/>
    <w:rsid w:val="00E35F6A"/>
    <w:rsid w:val="00E42A7A"/>
    <w:rsid w:val="00E430BE"/>
    <w:rsid w:val="00E52CC7"/>
    <w:rsid w:val="00E566E3"/>
    <w:rsid w:val="00E57373"/>
    <w:rsid w:val="00E61286"/>
    <w:rsid w:val="00E66705"/>
    <w:rsid w:val="00E82A07"/>
    <w:rsid w:val="00E86566"/>
    <w:rsid w:val="00EA7A96"/>
    <w:rsid w:val="00EB2225"/>
    <w:rsid w:val="00EB2F30"/>
    <w:rsid w:val="00EB6DAB"/>
    <w:rsid w:val="00EB76E1"/>
    <w:rsid w:val="00EF4058"/>
    <w:rsid w:val="00F13C5E"/>
    <w:rsid w:val="00F23A62"/>
    <w:rsid w:val="00F36330"/>
    <w:rsid w:val="00F37A3D"/>
    <w:rsid w:val="00F42652"/>
    <w:rsid w:val="00F61FBF"/>
    <w:rsid w:val="00F62E85"/>
    <w:rsid w:val="00F6462C"/>
    <w:rsid w:val="00F65AFF"/>
    <w:rsid w:val="00FA5447"/>
    <w:rsid w:val="00FB2069"/>
    <w:rsid w:val="00FB4179"/>
    <w:rsid w:val="00FB4F98"/>
    <w:rsid w:val="00FB605D"/>
    <w:rsid w:val="00FC4D5B"/>
    <w:rsid w:val="00FD2A82"/>
    <w:rsid w:val="00FE6D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56DAA"/>
    <w:rPr>
      <w:rFonts w:ascii="Calibri" w:hAnsi="Calibri" w:cs="Times New Roman"/>
    </w:rPr>
  </w:style>
  <w:style w:type="paragraph" w:styleId="berschrift1">
    <w:name w:val="heading 1"/>
    <w:basedOn w:val="Standard"/>
    <w:next w:val="Standard"/>
    <w:link w:val="berschrift1Zchn"/>
    <w:uiPriority w:val="9"/>
    <w:qFormat/>
    <w:rsid w:val="008B4FF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8B4FF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8B4FFB"/>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B4FFB"/>
    <w:rPr>
      <w:color w:val="0000FF"/>
      <w:u w:val="single"/>
    </w:rPr>
  </w:style>
  <w:style w:type="paragraph" w:styleId="Listenabsatz">
    <w:name w:val="List Paragraph"/>
    <w:basedOn w:val="Standard"/>
    <w:uiPriority w:val="34"/>
    <w:qFormat/>
    <w:rsid w:val="008B4FFB"/>
    <w:pPr>
      <w:ind w:left="720"/>
    </w:pPr>
  </w:style>
  <w:style w:type="character" w:customStyle="1" w:styleId="berschrift1Zchn">
    <w:name w:val="Überschrift 1 Zchn"/>
    <w:basedOn w:val="Absatz-Standardschriftart"/>
    <w:link w:val="berschrift1"/>
    <w:uiPriority w:val="9"/>
    <w:rsid w:val="008B4FFB"/>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rsid w:val="008B4FFB"/>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8B4FFB"/>
    <w:rPr>
      <w:rFonts w:asciiTheme="majorHAnsi" w:eastAsiaTheme="majorEastAsia" w:hAnsiTheme="majorHAnsi" w:cstheme="majorBidi"/>
      <w:b/>
      <w:bCs/>
      <w:color w:val="4F81BD" w:themeColor="accent1"/>
    </w:rPr>
  </w:style>
  <w:style w:type="character" w:styleId="BesuchterHyperlink">
    <w:name w:val="FollowedHyperlink"/>
    <w:basedOn w:val="Absatz-Standardschriftart"/>
    <w:uiPriority w:val="99"/>
    <w:semiHidden/>
    <w:unhideWhenUsed/>
    <w:rsid w:val="00434C12"/>
    <w:rPr>
      <w:color w:val="800080" w:themeColor="followedHyperlink"/>
      <w:u w:val="single"/>
    </w:rPr>
  </w:style>
  <w:style w:type="paragraph" w:styleId="Sprechblasentext">
    <w:name w:val="Balloon Text"/>
    <w:basedOn w:val="Standard"/>
    <w:link w:val="SprechblasentextZchn"/>
    <w:uiPriority w:val="99"/>
    <w:semiHidden/>
    <w:unhideWhenUsed/>
    <w:rsid w:val="003E345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E3458"/>
    <w:rPr>
      <w:rFonts w:ascii="Tahoma" w:hAnsi="Tahoma" w:cs="Tahoma"/>
      <w:sz w:val="16"/>
      <w:szCs w:val="16"/>
    </w:rPr>
  </w:style>
  <w:style w:type="paragraph" w:customStyle="1" w:styleId="CitaviBibliographyEntry">
    <w:name w:val="Citavi Bibliography Entry"/>
    <w:basedOn w:val="Standard"/>
    <w:link w:val="CitaviBibliographyEntryZchn"/>
    <w:rsid w:val="009E2B1D"/>
    <w:pPr>
      <w:spacing w:after="120"/>
    </w:pPr>
  </w:style>
  <w:style w:type="character" w:customStyle="1" w:styleId="CitaviBibliographyEntryZchn">
    <w:name w:val="Citavi Bibliography Entry Zchn"/>
    <w:basedOn w:val="Absatz-Standardschriftart"/>
    <w:link w:val="CitaviBibliographyEntry"/>
    <w:rsid w:val="009E2B1D"/>
    <w:rPr>
      <w:rFonts w:ascii="Calibri" w:hAnsi="Calibri" w:cs="Times New Roman"/>
    </w:rPr>
  </w:style>
  <w:style w:type="paragraph" w:customStyle="1" w:styleId="CitaviBibliographyHeading">
    <w:name w:val="Citavi Bibliography Heading"/>
    <w:basedOn w:val="berschrift1"/>
    <w:link w:val="CitaviBibliographyHeadingZchn"/>
    <w:rsid w:val="009E2B1D"/>
  </w:style>
  <w:style w:type="character" w:customStyle="1" w:styleId="CitaviBibliographyHeadingZchn">
    <w:name w:val="Citavi Bibliography Heading Zchn"/>
    <w:basedOn w:val="Absatz-Standardschriftart"/>
    <w:link w:val="CitaviBibliographyHeading"/>
    <w:rsid w:val="009E2B1D"/>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iPriority w:val="99"/>
    <w:unhideWhenUsed/>
    <w:rsid w:val="00405A34"/>
    <w:pPr>
      <w:tabs>
        <w:tab w:val="center" w:pos="4536"/>
        <w:tab w:val="right" w:pos="9072"/>
      </w:tabs>
    </w:pPr>
  </w:style>
  <w:style w:type="character" w:customStyle="1" w:styleId="KopfzeileZchn">
    <w:name w:val="Kopfzeile Zchn"/>
    <w:basedOn w:val="Absatz-Standardschriftart"/>
    <w:link w:val="Kopfzeile"/>
    <w:uiPriority w:val="99"/>
    <w:rsid w:val="00405A34"/>
    <w:rPr>
      <w:rFonts w:ascii="Calibri" w:hAnsi="Calibri" w:cs="Times New Roman"/>
    </w:rPr>
  </w:style>
  <w:style w:type="paragraph" w:styleId="Fuzeile">
    <w:name w:val="footer"/>
    <w:basedOn w:val="Standard"/>
    <w:link w:val="FuzeileZchn"/>
    <w:uiPriority w:val="99"/>
    <w:unhideWhenUsed/>
    <w:rsid w:val="00405A34"/>
    <w:pPr>
      <w:tabs>
        <w:tab w:val="center" w:pos="4536"/>
        <w:tab w:val="right" w:pos="9072"/>
      </w:tabs>
    </w:pPr>
  </w:style>
  <w:style w:type="character" w:customStyle="1" w:styleId="FuzeileZchn">
    <w:name w:val="Fußzeile Zchn"/>
    <w:basedOn w:val="Absatz-Standardschriftart"/>
    <w:link w:val="Fuzeile"/>
    <w:uiPriority w:val="99"/>
    <w:rsid w:val="00405A34"/>
    <w:rPr>
      <w:rFonts w:ascii="Calibri" w:hAnsi="Calibri" w:cs="Times New Roman"/>
    </w:rPr>
  </w:style>
  <w:style w:type="paragraph" w:customStyle="1" w:styleId="Default">
    <w:name w:val="Default"/>
    <w:rsid w:val="00457385"/>
    <w:pPr>
      <w:autoSpaceDE w:val="0"/>
      <w:autoSpaceDN w:val="0"/>
      <w:adjustRightInd w:val="0"/>
      <w:spacing w:after="0" w:line="240" w:lineRule="auto"/>
      <w:jc w:val="left"/>
    </w:pPr>
    <w:rPr>
      <w:rFonts w:ascii="Arial" w:hAnsi="Arial" w:cs="Arial"/>
      <w:color w:val="000000"/>
      <w:sz w:val="24"/>
      <w:szCs w:val="24"/>
    </w:rPr>
  </w:style>
  <w:style w:type="paragraph" w:styleId="NurText">
    <w:name w:val="Plain Text"/>
    <w:basedOn w:val="Standard"/>
    <w:link w:val="NurTextZchn"/>
    <w:uiPriority w:val="99"/>
    <w:unhideWhenUsed/>
    <w:rsid w:val="00457385"/>
    <w:pPr>
      <w:spacing w:after="0" w:line="240" w:lineRule="auto"/>
      <w:jc w:val="left"/>
    </w:pPr>
    <w:rPr>
      <w:rFonts w:eastAsia="Times New Roman"/>
      <w:szCs w:val="21"/>
    </w:rPr>
  </w:style>
  <w:style w:type="character" w:customStyle="1" w:styleId="NurTextZchn">
    <w:name w:val="Nur Text Zchn"/>
    <w:basedOn w:val="Absatz-Standardschriftart"/>
    <w:link w:val="NurText"/>
    <w:uiPriority w:val="99"/>
    <w:rsid w:val="00457385"/>
    <w:rPr>
      <w:rFonts w:ascii="Calibri" w:eastAsia="Times New Roman" w:hAnsi="Calibri" w:cs="Times New Roman"/>
      <w:szCs w:val="21"/>
    </w:rPr>
  </w:style>
  <w:style w:type="paragraph" w:styleId="Inhaltsverzeichnisberschrift">
    <w:name w:val="TOC Heading"/>
    <w:basedOn w:val="berschrift1"/>
    <w:next w:val="Standard"/>
    <w:uiPriority w:val="39"/>
    <w:semiHidden/>
    <w:unhideWhenUsed/>
    <w:qFormat/>
    <w:rsid w:val="00457385"/>
    <w:pPr>
      <w:spacing w:after="0"/>
      <w:jc w:val="left"/>
      <w:outlineLvl w:val="9"/>
    </w:pPr>
    <w:rPr>
      <w:lang w:eastAsia="de-DE"/>
    </w:rPr>
  </w:style>
  <w:style w:type="paragraph" w:styleId="Verzeichnis1">
    <w:name w:val="toc 1"/>
    <w:basedOn w:val="Standard"/>
    <w:next w:val="Standard"/>
    <w:autoRedefine/>
    <w:uiPriority w:val="39"/>
    <w:unhideWhenUsed/>
    <w:rsid w:val="00457385"/>
    <w:pPr>
      <w:spacing w:after="100"/>
    </w:pPr>
  </w:style>
  <w:style w:type="paragraph" w:styleId="Verzeichnis2">
    <w:name w:val="toc 2"/>
    <w:basedOn w:val="Standard"/>
    <w:next w:val="Standard"/>
    <w:autoRedefine/>
    <w:uiPriority w:val="39"/>
    <w:unhideWhenUsed/>
    <w:rsid w:val="009410C4"/>
    <w:pPr>
      <w:tabs>
        <w:tab w:val="right" w:leader="dot" w:pos="9062"/>
      </w:tabs>
      <w:spacing w:after="100"/>
      <w:ind w:left="220"/>
      <w:jc w:val="left"/>
    </w:pPr>
  </w:style>
  <w:style w:type="paragraph" w:styleId="Verzeichnis3">
    <w:name w:val="toc 3"/>
    <w:basedOn w:val="Standard"/>
    <w:next w:val="Standard"/>
    <w:autoRedefine/>
    <w:uiPriority w:val="39"/>
    <w:unhideWhenUsed/>
    <w:rsid w:val="00457385"/>
    <w:pPr>
      <w:spacing w:after="100"/>
      <w:ind w:left="440"/>
    </w:pPr>
  </w:style>
  <w:style w:type="paragraph" w:styleId="StandardWeb">
    <w:name w:val="Normal (Web)"/>
    <w:basedOn w:val="Standard"/>
    <w:uiPriority w:val="99"/>
    <w:semiHidden/>
    <w:unhideWhenUsed/>
    <w:rsid w:val="00584B1E"/>
    <w:pPr>
      <w:spacing w:before="100" w:beforeAutospacing="1" w:after="100" w:afterAutospacing="1" w:line="240" w:lineRule="auto"/>
      <w:jc w:val="left"/>
    </w:pPr>
    <w:rPr>
      <w:rFonts w:ascii="Times New Roman" w:eastAsia="Times New Roman" w:hAnsi="Times New Roman"/>
      <w:sz w:val="24"/>
      <w:szCs w:val="24"/>
      <w:lang w:eastAsia="de-DE"/>
    </w:rPr>
  </w:style>
  <w:style w:type="character" w:styleId="Fett">
    <w:name w:val="Strong"/>
    <w:basedOn w:val="Absatz-Standardschriftart"/>
    <w:uiPriority w:val="99"/>
    <w:qFormat/>
    <w:rsid w:val="00791216"/>
    <w:rPr>
      <w:b/>
      <w:bCs/>
    </w:rPr>
  </w:style>
  <w:style w:type="character" w:customStyle="1" w:styleId="A3">
    <w:name w:val="A3"/>
    <w:uiPriority w:val="99"/>
    <w:rsid w:val="002C2DDA"/>
    <w:rPr>
      <w:rFonts w:cs="Myriad Pro SemiCond"/>
      <w:b/>
      <w:bCs/>
      <w:color w:val="000000"/>
      <w:sz w:val="44"/>
      <w:szCs w:val="44"/>
    </w:rPr>
  </w:style>
  <w:style w:type="paragraph" w:customStyle="1" w:styleId="Pa0">
    <w:name w:val="Pa0"/>
    <w:basedOn w:val="Default"/>
    <w:next w:val="Default"/>
    <w:uiPriority w:val="99"/>
    <w:rsid w:val="002C2DDA"/>
    <w:pPr>
      <w:spacing w:line="171" w:lineRule="atLeast"/>
    </w:pPr>
    <w:rPr>
      <w:rFonts w:ascii="Myriad Pro SemiCond" w:hAnsi="Myriad Pro SemiCond" w:cstheme="minorBidi"/>
      <w:color w:val="auto"/>
    </w:rPr>
  </w:style>
  <w:style w:type="paragraph" w:customStyle="1" w:styleId="H1">
    <w:name w:val="H1"/>
    <w:basedOn w:val="Standard"/>
    <w:next w:val="Standard"/>
    <w:uiPriority w:val="99"/>
    <w:rsid w:val="00AE0A67"/>
    <w:pPr>
      <w:keepNext/>
      <w:autoSpaceDE w:val="0"/>
      <w:autoSpaceDN w:val="0"/>
      <w:adjustRightInd w:val="0"/>
      <w:spacing w:before="100" w:after="100" w:line="240" w:lineRule="auto"/>
      <w:jc w:val="left"/>
      <w:outlineLvl w:val="1"/>
    </w:pPr>
    <w:rPr>
      <w:rFonts w:ascii="Times New Roman" w:hAnsi="Times New Roman"/>
      <w:b/>
      <w:bCs/>
      <w:kern w:val="36"/>
      <w:sz w:val="48"/>
      <w:szCs w:val="48"/>
    </w:rPr>
  </w:style>
  <w:style w:type="paragraph" w:customStyle="1" w:styleId="H2">
    <w:name w:val="H2"/>
    <w:basedOn w:val="Standard"/>
    <w:next w:val="Standard"/>
    <w:uiPriority w:val="99"/>
    <w:rsid w:val="00AE0A67"/>
    <w:pPr>
      <w:keepNext/>
      <w:autoSpaceDE w:val="0"/>
      <w:autoSpaceDN w:val="0"/>
      <w:adjustRightInd w:val="0"/>
      <w:spacing w:before="100" w:after="100" w:line="240" w:lineRule="auto"/>
      <w:jc w:val="left"/>
      <w:outlineLvl w:val="2"/>
    </w:pPr>
    <w:rPr>
      <w:rFonts w:ascii="Times New Roman" w:hAnsi="Times New Roman"/>
      <w:b/>
      <w:bCs/>
      <w:sz w:val="36"/>
      <w:szCs w:val="36"/>
    </w:rPr>
  </w:style>
  <w:style w:type="paragraph" w:customStyle="1" w:styleId="FormatvorlageLinks063cmErsteZeile0cm">
    <w:name w:val="Formatvorlage Links:  063 cm Erste Zeile:  0 cm"/>
    <w:basedOn w:val="Standard"/>
    <w:next w:val="Standard"/>
    <w:autoRedefine/>
    <w:rsid w:val="00FB605D"/>
    <w:pPr>
      <w:spacing w:before="40" w:after="80" w:line="240" w:lineRule="auto"/>
      <w:ind w:left="567" w:hanging="567"/>
      <w:jc w:val="left"/>
    </w:pPr>
    <w:rPr>
      <w:rFonts w:ascii="Frutiger LT 47 LightCn" w:eastAsia="Times New Roman" w:hAnsi="Frutiger LT 47 LightCn"/>
      <w:szCs w:val="20"/>
      <w:lang w:eastAsia="de-DE"/>
    </w:rPr>
  </w:style>
  <w:style w:type="paragraph" w:styleId="KeinLeerraum">
    <w:name w:val="No Spacing"/>
    <w:link w:val="KeinLeerraumZchn"/>
    <w:uiPriority w:val="1"/>
    <w:qFormat/>
    <w:rsid w:val="003B48C8"/>
    <w:pPr>
      <w:spacing w:after="0" w:line="240" w:lineRule="auto"/>
      <w:jc w:val="left"/>
    </w:pPr>
    <w:rPr>
      <w:rFonts w:eastAsiaTheme="minorEastAsia"/>
      <w:lang w:eastAsia="de-DE"/>
    </w:rPr>
  </w:style>
  <w:style w:type="character" w:customStyle="1" w:styleId="KeinLeerraumZchn">
    <w:name w:val="Kein Leerraum Zchn"/>
    <w:basedOn w:val="Absatz-Standardschriftart"/>
    <w:link w:val="KeinLeerraum"/>
    <w:uiPriority w:val="1"/>
    <w:rsid w:val="003B48C8"/>
    <w:rPr>
      <w:rFonts w:eastAsiaTheme="minorEastAsia"/>
      <w:lang w:eastAsia="de-DE"/>
    </w:rPr>
  </w:style>
  <w:style w:type="paragraph" w:styleId="Funotentext">
    <w:name w:val="footnote text"/>
    <w:basedOn w:val="Standard"/>
    <w:link w:val="FunotentextZchn"/>
    <w:uiPriority w:val="99"/>
    <w:semiHidden/>
    <w:unhideWhenUsed/>
    <w:rsid w:val="008D4F5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D4F5D"/>
    <w:rPr>
      <w:rFonts w:ascii="Calibri" w:hAnsi="Calibri" w:cs="Times New Roman"/>
      <w:sz w:val="20"/>
      <w:szCs w:val="20"/>
    </w:rPr>
  </w:style>
  <w:style w:type="character" w:styleId="Funotenzeichen">
    <w:name w:val="footnote reference"/>
    <w:basedOn w:val="Absatz-Standardschriftart"/>
    <w:uiPriority w:val="99"/>
    <w:semiHidden/>
    <w:unhideWhenUsed/>
    <w:rsid w:val="008D4F5D"/>
    <w:rPr>
      <w:vertAlign w:val="superscript"/>
    </w:rPr>
  </w:style>
  <w:style w:type="character" w:styleId="Kommentarzeichen">
    <w:name w:val="annotation reference"/>
    <w:basedOn w:val="Absatz-Standardschriftart"/>
    <w:uiPriority w:val="99"/>
    <w:semiHidden/>
    <w:unhideWhenUsed/>
    <w:rsid w:val="0092001F"/>
    <w:rPr>
      <w:sz w:val="16"/>
      <w:szCs w:val="16"/>
    </w:rPr>
  </w:style>
  <w:style w:type="paragraph" w:styleId="Kommentartext">
    <w:name w:val="annotation text"/>
    <w:basedOn w:val="Standard"/>
    <w:link w:val="KommentartextZchn"/>
    <w:uiPriority w:val="99"/>
    <w:semiHidden/>
    <w:unhideWhenUsed/>
    <w:rsid w:val="0092001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2001F"/>
    <w:rPr>
      <w:rFonts w:ascii="Calibri" w:hAnsi="Calibri" w:cs="Times New Roman"/>
      <w:sz w:val="20"/>
      <w:szCs w:val="20"/>
    </w:rPr>
  </w:style>
  <w:style w:type="paragraph" w:styleId="Kommentarthema">
    <w:name w:val="annotation subject"/>
    <w:basedOn w:val="Kommentartext"/>
    <w:next w:val="Kommentartext"/>
    <w:link w:val="KommentarthemaZchn"/>
    <w:uiPriority w:val="99"/>
    <w:semiHidden/>
    <w:unhideWhenUsed/>
    <w:rsid w:val="0092001F"/>
    <w:rPr>
      <w:b/>
      <w:bCs/>
    </w:rPr>
  </w:style>
  <w:style w:type="character" w:customStyle="1" w:styleId="KommentarthemaZchn">
    <w:name w:val="Kommentarthema Zchn"/>
    <w:basedOn w:val="KommentartextZchn"/>
    <w:link w:val="Kommentarthema"/>
    <w:uiPriority w:val="99"/>
    <w:semiHidden/>
    <w:rsid w:val="0092001F"/>
    <w:rPr>
      <w:rFonts w:ascii="Calibri"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56DAA"/>
    <w:rPr>
      <w:rFonts w:ascii="Calibri" w:hAnsi="Calibri" w:cs="Times New Roman"/>
    </w:rPr>
  </w:style>
  <w:style w:type="paragraph" w:styleId="berschrift1">
    <w:name w:val="heading 1"/>
    <w:basedOn w:val="Standard"/>
    <w:next w:val="Standard"/>
    <w:link w:val="berschrift1Zchn"/>
    <w:uiPriority w:val="9"/>
    <w:qFormat/>
    <w:rsid w:val="008B4FF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8B4FF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8B4FFB"/>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B4FFB"/>
    <w:rPr>
      <w:color w:val="0000FF"/>
      <w:u w:val="single"/>
    </w:rPr>
  </w:style>
  <w:style w:type="paragraph" w:styleId="Listenabsatz">
    <w:name w:val="List Paragraph"/>
    <w:basedOn w:val="Standard"/>
    <w:uiPriority w:val="34"/>
    <w:qFormat/>
    <w:rsid w:val="008B4FFB"/>
    <w:pPr>
      <w:ind w:left="720"/>
    </w:pPr>
  </w:style>
  <w:style w:type="character" w:customStyle="1" w:styleId="berschrift1Zchn">
    <w:name w:val="Überschrift 1 Zchn"/>
    <w:basedOn w:val="Absatz-Standardschriftart"/>
    <w:link w:val="berschrift1"/>
    <w:uiPriority w:val="9"/>
    <w:rsid w:val="008B4FFB"/>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rsid w:val="008B4FFB"/>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8B4FFB"/>
    <w:rPr>
      <w:rFonts w:asciiTheme="majorHAnsi" w:eastAsiaTheme="majorEastAsia" w:hAnsiTheme="majorHAnsi" w:cstheme="majorBidi"/>
      <w:b/>
      <w:bCs/>
      <w:color w:val="4F81BD" w:themeColor="accent1"/>
    </w:rPr>
  </w:style>
  <w:style w:type="character" w:styleId="BesuchterHyperlink">
    <w:name w:val="FollowedHyperlink"/>
    <w:basedOn w:val="Absatz-Standardschriftart"/>
    <w:uiPriority w:val="99"/>
    <w:semiHidden/>
    <w:unhideWhenUsed/>
    <w:rsid w:val="00434C12"/>
    <w:rPr>
      <w:color w:val="800080" w:themeColor="followedHyperlink"/>
      <w:u w:val="single"/>
    </w:rPr>
  </w:style>
  <w:style w:type="paragraph" w:styleId="Sprechblasentext">
    <w:name w:val="Balloon Text"/>
    <w:basedOn w:val="Standard"/>
    <w:link w:val="SprechblasentextZchn"/>
    <w:uiPriority w:val="99"/>
    <w:semiHidden/>
    <w:unhideWhenUsed/>
    <w:rsid w:val="003E345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E3458"/>
    <w:rPr>
      <w:rFonts w:ascii="Tahoma" w:hAnsi="Tahoma" w:cs="Tahoma"/>
      <w:sz w:val="16"/>
      <w:szCs w:val="16"/>
    </w:rPr>
  </w:style>
  <w:style w:type="paragraph" w:customStyle="1" w:styleId="CitaviBibliographyEntry">
    <w:name w:val="Citavi Bibliography Entry"/>
    <w:basedOn w:val="Standard"/>
    <w:link w:val="CitaviBibliographyEntryZchn"/>
    <w:rsid w:val="009E2B1D"/>
    <w:pPr>
      <w:spacing w:after="120"/>
    </w:pPr>
  </w:style>
  <w:style w:type="character" w:customStyle="1" w:styleId="CitaviBibliographyEntryZchn">
    <w:name w:val="Citavi Bibliography Entry Zchn"/>
    <w:basedOn w:val="Absatz-Standardschriftart"/>
    <w:link w:val="CitaviBibliographyEntry"/>
    <w:rsid w:val="009E2B1D"/>
    <w:rPr>
      <w:rFonts w:ascii="Calibri" w:hAnsi="Calibri" w:cs="Times New Roman"/>
    </w:rPr>
  </w:style>
  <w:style w:type="paragraph" w:customStyle="1" w:styleId="CitaviBibliographyHeading">
    <w:name w:val="Citavi Bibliography Heading"/>
    <w:basedOn w:val="berschrift1"/>
    <w:link w:val="CitaviBibliographyHeadingZchn"/>
    <w:rsid w:val="009E2B1D"/>
  </w:style>
  <w:style w:type="character" w:customStyle="1" w:styleId="CitaviBibliographyHeadingZchn">
    <w:name w:val="Citavi Bibliography Heading Zchn"/>
    <w:basedOn w:val="Absatz-Standardschriftart"/>
    <w:link w:val="CitaviBibliographyHeading"/>
    <w:rsid w:val="009E2B1D"/>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iPriority w:val="99"/>
    <w:unhideWhenUsed/>
    <w:rsid w:val="00405A34"/>
    <w:pPr>
      <w:tabs>
        <w:tab w:val="center" w:pos="4536"/>
        <w:tab w:val="right" w:pos="9072"/>
      </w:tabs>
    </w:pPr>
  </w:style>
  <w:style w:type="character" w:customStyle="1" w:styleId="KopfzeileZchn">
    <w:name w:val="Kopfzeile Zchn"/>
    <w:basedOn w:val="Absatz-Standardschriftart"/>
    <w:link w:val="Kopfzeile"/>
    <w:uiPriority w:val="99"/>
    <w:rsid w:val="00405A34"/>
    <w:rPr>
      <w:rFonts w:ascii="Calibri" w:hAnsi="Calibri" w:cs="Times New Roman"/>
    </w:rPr>
  </w:style>
  <w:style w:type="paragraph" w:styleId="Fuzeile">
    <w:name w:val="footer"/>
    <w:basedOn w:val="Standard"/>
    <w:link w:val="FuzeileZchn"/>
    <w:uiPriority w:val="99"/>
    <w:unhideWhenUsed/>
    <w:rsid w:val="00405A34"/>
    <w:pPr>
      <w:tabs>
        <w:tab w:val="center" w:pos="4536"/>
        <w:tab w:val="right" w:pos="9072"/>
      </w:tabs>
    </w:pPr>
  </w:style>
  <w:style w:type="character" w:customStyle="1" w:styleId="FuzeileZchn">
    <w:name w:val="Fußzeile Zchn"/>
    <w:basedOn w:val="Absatz-Standardschriftart"/>
    <w:link w:val="Fuzeile"/>
    <w:uiPriority w:val="99"/>
    <w:rsid w:val="00405A34"/>
    <w:rPr>
      <w:rFonts w:ascii="Calibri" w:hAnsi="Calibri" w:cs="Times New Roman"/>
    </w:rPr>
  </w:style>
  <w:style w:type="paragraph" w:customStyle="1" w:styleId="Default">
    <w:name w:val="Default"/>
    <w:rsid w:val="00457385"/>
    <w:pPr>
      <w:autoSpaceDE w:val="0"/>
      <w:autoSpaceDN w:val="0"/>
      <w:adjustRightInd w:val="0"/>
      <w:spacing w:after="0" w:line="240" w:lineRule="auto"/>
      <w:jc w:val="left"/>
    </w:pPr>
    <w:rPr>
      <w:rFonts w:ascii="Arial" w:hAnsi="Arial" w:cs="Arial"/>
      <w:color w:val="000000"/>
      <w:sz w:val="24"/>
      <w:szCs w:val="24"/>
    </w:rPr>
  </w:style>
  <w:style w:type="paragraph" w:styleId="NurText">
    <w:name w:val="Plain Text"/>
    <w:basedOn w:val="Standard"/>
    <w:link w:val="NurTextZchn"/>
    <w:uiPriority w:val="99"/>
    <w:unhideWhenUsed/>
    <w:rsid w:val="00457385"/>
    <w:pPr>
      <w:spacing w:after="0" w:line="240" w:lineRule="auto"/>
      <w:jc w:val="left"/>
    </w:pPr>
    <w:rPr>
      <w:rFonts w:eastAsia="Times New Roman"/>
      <w:szCs w:val="21"/>
    </w:rPr>
  </w:style>
  <w:style w:type="character" w:customStyle="1" w:styleId="NurTextZchn">
    <w:name w:val="Nur Text Zchn"/>
    <w:basedOn w:val="Absatz-Standardschriftart"/>
    <w:link w:val="NurText"/>
    <w:uiPriority w:val="99"/>
    <w:rsid w:val="00457385"/>
    <w:rPr>
      <w:rFonts w:ascii="Calibri" w:eastAsia="Times New Roman" w:hAnsi="Calibri" w:cs="Times New Roman"/>
      <w:szCs w:val="21"/>
    </w:rPr>
  </w:style>
  <w:style w:type="paragraph" w:styleId="Inhaltsverzeichnisberschrift">
    <w:name w:val="TOC Heading"/>
    <w:basedOn w:val="berschrift1"/>
    <w:next w:val="Standard"/>
    <w:uiPriority w:val="39"/>
    <w:semiHidden/>
    <w:unhideWhenUsed/>
    <w:qFormat/>
    <w:rsid w:val="00457385"/>
    <w:pPr>
      <w:spacing w:after="0"/>
      <w:jc w:val="left"/>
      <w:outlineLvl w:val="9"/>
    </w:pPr>
    <w:rPr>
      <w:lang w:eastAsia="de-DE"/>
    </w:rPr>
  </w:style>
  <w:style w:type="paragraph" w:styleId="Verzeichnis1">
    <w:name w:val="toc 1"/>
    <w:basedOn w:val="Standard"/>
    <w:next w:val="Standard"/>
    <w:autoRedefine/>
    <w:uiPriority w:val="39"/>
    <w:unhideWhenUsed/>
    <w:rsid w:val="00457385"/>
    <w:pPr>
      <w:spacing w:after="100"/>
    </w:pPr>
  </w:style>
  <w:style w:type="paragraph" w:styleId="Verzeichnis2">
    <w:name w:val="toc 2"/>
    <w:basedOn w:val="Standard"/>
    <w:next w:val="Standard"/>
    <w:autoRedefine/>
    <w:uiPriority w:val="39"/>
    <w:unhideWhenUsed/>
    <w:rsid w:val="009410C4"/>
    <w:pPr>
      <w:tabs>
        <w:tab w:val="right" w:leader="dot" w:pos="9062"/>
      </w:tabs>
      <w:spacing w:after="100"/>
      <w:ind w:left="220"/>
      <w:jc w:val="left"/>
    </w:pPr>
  </w:style>
  <w:style w:type="paragraph" w:styleId="Verzeichnis3">
    <w:name w:val="toc 3"/>
    <w:basedOn w:val="Standard"/>
    <w:next w:val="Standard"/>
    <w:autoRedefine/>
    <w:uiPriority w:val="39"/>
    <w:unhideWhenUsed/>
    <w:rsid w:val="00457385"/>
    <w:pPr>
      <w:spacing w:after="100"/>
      <w:ind w:left="440"/>
    </w:pPr>
  </w:style>
  <w:style w:type="paragraph" w:styleId="StandardWeb">
    <w:name w:val="Normal (Web)"/>
    <w:basedOn w:val="Standard"/>
    <w:uiPriority w:val="99"/>
    <w:semiHidden/>
    <w:unhideWhenUsed/>
    <w:rsid w:val="00584B1E"/>
    <w:pPr>
      <w:spacing w:before="100" w:beforeAutospacing="1" w:after="100" w:afterAutospacing="1" w:line="240" w:lineRule="auto"/>
      <w:jc w:val="left"/>
    </w:pPr>
    <w:rPr>
      <w:rFonts w:ascii="Times New Roman" w:eastAsia="Times New Roman" w:hAnsi="Times New Roman"/>
      <w:sz w:val="24"/>
      <w:szCs w:val="24"/>
      <w:lang w:eastAsia="de-DE"/>
    </w:rPr>
  </w:style>
  <w:style w:type="character" w:styleId="Fett">
    <w:name w:val="Strong"/>
    <w:basedOn w:val="Absatz-Standardschriftart"/>
    <w:uiPriority w:val="99"/>
    <w:qFormat/>
    <w:rsid w:val="00791216"/>
    <w:rPr>
      <w:b/>
      <w:bCs/>
    </w:rPr>
  </w:style>
  <w:style w:type="character" w:customStyle="1" w:styleId="A3">
    <w:name w:val="A3"/>
    <w:uiPriority w:val="99"/>
    <w:rsid w:val="002C2DDA"/>
    <w:rPr>
      <w:rFonts w:cs="Myriad Pro SemiCond"/>
      <w:b/>
      <w:bCs/>
      <w:color w:val="000000"/>
      <w:sz w:val="44"/>
      <w:szCs w:val="44"/>
    </w:rPr>
  </w:style>
  <w:style w:type="paragraph" w:customStyle="1" w:styleId="Pa0">
    <w:name w:val="Pa0"/>
    <w:basedOn w:val="Default"/>
    <w:next w:val="Default"/>
    <w:uiPriority w:val="99"/>
    <w:rsid w:val="002C2DDA"/>
    <w:pPr>
      <w:spacing w:line="171" w:lineRule="atLeast"/>
    </w:pPr>
    <w:rPr>
      <w:rFonts w:ascii="Myriad Pro SemiCond" w:hAnsi="Myriad Pro SemiCond" w:cstheme="minorBidi"/>
      <w:color w:val="auto"/>
    </w:rPr>
  </w:style>
  <w:style w:type="paragraph" w:customStyle="1" w:styleId="H1">
    <w:name w:val="H1"/>
    <w:basedOn w:val="Standard"/>
    <w:next w:val="Standard"/>
    <w:uiPriority w:val="99"/>
    <w:rsid w:val="00AE0A67"/>
    <w:pPr>
      <w:keepNext/>
      <w:autoSpaceDE w:val="0"/>
      <w:autoSpaceDN w:val="0"/>
      <w:adjustRightInd w:val="0"/>
      <w:spacing w:before="100" w:after="100" w:line="240" w:lineRule="auto"/>
      <w:jc w:val="left"/>
      <w:outlineLvl w:val="1"/>
    </w:pPr>
    <w:rPr>
      <w:rFonts w:ascii="Times New Roman" w:hAnsi="Times New Roman"/>
      <w:b/>
      <w:bCs/>
      <w:kern w:val="36"/>
      <w:sz w:val="48"/>
      <w:szCs w:val="48"/>
    </w:rPr>
  </w:style>
  <w:style w:type="paragraph" w:customStyle="1" w:styleId="H2">
    <w:name w:val="H2"/>
    <w:basedOn w:val="Standard"/>
    <w:next w:val="Standard"/>
    <w:uiPriority w:val="99"/>
    <w:rsid w:val="00AE0A67"/>
    <w:pPr>
      <w:keepNext/>
      <w:autoSpaceDE w:val="0"/>
      <w:autoSpaceDN w:val="0"/>
      <w:adjustRightInd w:val="0"/>
      <w:spacing w:before="100" w:after="100" w:line="240" w:lineRule="auto"/>
      <w:jc w:val="left"/>
      <w:outlineLvl w:val="2"/>
    </w:pPr>
    <w:rPr>
      <w:rFonts w:ascii="Times New Roman" w:hAnsi="Times New Roman"/>
      <w:b/>
      <w:bCs/>
      <w:sz w:val="36"/>
      <w:szCs w:val="36"/>
    </w:rPr>
  </w:style>
  <w:style w:type="paragraph" w:customStyle="1" w:styleId="FormatvorlageLinks063cmErsteZeile0cm">
    <w:name w:val="Formatvorlage Links:  063 cm Erste Zeile:  0 cm"/>
    <w:basedOn w:val="Standard"/>
    <w:next w:val="Standard"/>
    <w:autoRedefine/>
    <w:rsid w:val="00FB605D"/>
    <w:pPr>
      <w:spacing w:before="40" w:after="80" w:line="240" w:lineRule="auto"/>
      <w:ind w:left="567" w:hanging="567"/>
      <w:jc w:val="left"/>
    </w:pPr>
    <w:rPr>
      <w:rFonts w:ascii="Frutiger LT 47 LightCn" w:eastAsia="Times New Roman" w:hAnsi="Frutiger LT 47 LightCn"/>
      <w:szCs w:val="20"/>
      <w:lang w:eastAsia="de-DE"/>
    </w:rPr>
  </w:style>
  <w:style w:type="paragraph" w:styleId="KeinLeerraum">
    <w:name w:val="No Spacing"/>
    <w:link w:val="KeinLeerraumZchn"/>
    <w:uiPriority w:val="1"/>
    <w:qFormat/>
    <w:rsid w:val="003B48C8"/>
    <w:pPr>
      <w:spacing w:after="0" w:line="240" w:lineRule="auto"/>
      <w:jc w:val="left"/>
    </w:pPr>
    <w:rPr>
      <w:rFonts w:eastAsiaTheme="minorEastAsia"/>
      <w:lang w:eastAsia="de-DE"/>
    </w:rPr>
  </w:style>
  <w:style w:type="character" w:customStyle="1" w:styleId="KeinLeerraumZchn">
    <w:name w:val="Kein Leerraum Zchn"/>
    <w:basedOn w:val="Absatz-Standardschriftart"/>
    <w:link w:val="KeinLeerraum"/>
    <w:uiPriority w:val="1"/>
    <w:rsid w:val="003B48C8"/>
    <w:rPr>
      <w:rFonts w:eastAsiaTheme="minorEastAsia"/>
      <w:lang w:eastAsia="de-DE"/>
    </w:rPr>
  </w:style>
  <w:style w:type="paragraph" w:styleId="Funotentext">
    <w:name w:val="footnote text"/>
    <w:basedOn w:val="Standard"/>
    <w:link w:val="FunotentextZchn"/>
    <w:uiPriority w:val="99"/>
    <w:semiHidden/>
    <w:unhideWhenUsed/>
    <w:rsid w:val="008D4F5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D4F5D"/>
    <w:rPr>
      <w:rFonts w:ascii="Calibri" w:hAnsi="Calibri" w:cs="Times New Roman"/>
      <w:sz w:val="20"/>
      <w:szCs w:val="20"/>
    </w:rPr>
  </w:style>
  <w:style w:type="character" w:styleId="Funotenzeichen">
    <w:name w:val="footnote reference"/>
    <w:basedOn w:val="Absatz-Standardschriftart"/>
    <w:uiPriority w:val="99"/>
    <w:semiHidden/>
    <w:unhideWhenUsed/>
    <w:rsid w:val="008D4F5D"/>
    <w:rPr>
      <w:vertAlign w:val="superscript"/>
    </w:rPr>
  </w:style>
  <w:style w:type="character" w:styleId="Kommentarzeichen">
    <w:name w:val="annotation reference"/>
    <w:basedOn w:val="Absatz-Standardschriftart"/>
    <w:uiPriority w:val="99"/>
    <w:semiHidden/>
    <w:unhideWhenUsed/>
    <w:rsid w:val="0092001F"/>
    <w:rPr>
      <w:sz w:val="16"/>
      <w:szCs w:val="16"/>
    </w:rPr>
  </w:style>
  <w:style w:type="paragraph" w:styleId="Kommentartext">
    <w:name w:val="annotation text"/>
    <w:basedOn w:val="Standard"/>
    <w:link w:val="KommentartextZchn"/>
    <w:uiPriority w:val="99"/>
    <w:semiHidden/>
    <w:unhideWhenUsed/>
    <w:rsid w:val="0092001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2001F"/>
    <w:rPr>
      <w:rFonts w:ascii="Calibri" w:hAnsi="Calibri" w:cs="Times New Roman"/>
      <w:sz w:val="20"/>
      <w:szCs w:val="20"/>
    </w:rPr>
  </w:style>
  <w:style w:type="paragraph" w:styleId="Kommentarthema">
    <w:name w:val="annotation subject"/>
    <w:basedOn w:val="Kommentartext"/>
    <w:next w:val="Kommentartext"/>
    <w:link w:val="KommentarthemaZchn"/>
    <w:uiPriority w:val="99"/>
    <w:semiHidden/>
    <w:unhideWhenUsed/>
    <w:rsid w:val="0092001F"/>
    <w:rPr>
      <w:b/>
      <w:bCs/>
    </w:rPr>
  </w:style>
  <w:style w:type="character" w:customStyle="1" w:styleId="KommentarthemaZchn">
    <w:name w:val="Kommentarthema Zchn"/>
    <w:basedOn w:val="KommentartextZchn"/>
    <w:link w:val="Kommentarthema"/>
    <w:uiPriority w:val="99"/>
    <w:semiHidden/>
    <w:rsid w:val="0092001F"/>
    <w:rPr>
      <w:rFonts w:ascii="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477710">
      <w:bodyDiv w:val="1"/>
      <w:marLeft w:val="0"/>
      <w:marRight w:val="0"/>
      <w:marTop w:val="0"/>
      <w:marBottom w:val="0"/>
      <w:divBdr>
        <w:top w:val="none" w:sz="0" w:space="0" w:color="auto"/>
        <w:left w:val="none" w:sz="0" w:space="0" w:color="auto"/>
        <w:bottom w:val="none" w:sz="0" w:space="0" w:color="auto"/>
        <w:right w:val="none" w:sz="0" w:space="0" w:color="auto"/>
      </w:divBdr>
    </w:div>
    <w:div w:id="1179585819">
      <w:bodyDiv w:val="1"/>
      <w:marLeft w:val="0"/>
      <w:marRight w:val="0"/>
      <w:marTop w:val="0"/>
      <w:marBottom w:val="0"/>
      <w:divBdr>
        <w:top w:val="none" w:sz="0" w:space="0" w:color="auto"/>
        <w:left w:val="none" w:sz="0" w:space="0" w:color="auto"/>
        <w:bottom w:val="none" w:sz="0" w:space="0" w:color="auto"/>
        <w:right w:val="none" w:sz="0" w:space="0" w:color="auto"/>
      </w:divBdr>
      <w:divsChild>
        <w:div w:id="1144927514">
          <w:marLeft w:val="0"/>
          <w:marRight w:val="0"/>
          <w:marTop w:val="0"/>
          <w:marBottom w:val="0"/>
          <w:divBdr>
            <w:top w:val="none" w:sz="0" w:space="0" w:color="auto"/>
            <w:left w:val="none" w:sz="0" w:space="0" w:color="auto"/>
            <w:bottom w:val="none" w:sz="0" w:space="0" w:color="auto"/>
            <w:right w:val="none" w:sz="0" w:space="0" w:color="auto"/>
          </w:divBdr>
          <w:divsChild>
            <w:div w:id="1649286808">
              <w:marLeft w:val="-225"/>
              <w:marRight w:val="-225"/>
              <w:marTop w:val="0"/>
              <w:marBottom w:val="0"/>
              <w:divBdr>
                <w:top w:val="none" w:sz="0" w:space="0" w:color="auto"/>
                <w:left w:val="none" w:sz="0" w:space="0" w:color="auto"/>
                <w:bottom w:val="none" w:sz="0" w:space="0" w:color="auto"/>
                <w:right w:val="none" w:sz="0" w:space="0" w:color="auto"/>
              </w:divBdr>
              <w:divsChild>
                <w:div w:id="121656685">
                  <w:marLeft w:val="0"/>
                  <w:marRight w:val="0"/>
                  <w:marTop w:val="0"/>
                  <w:marBottom w:val="0"/>
                  <w:divBdr>
                    <w:top w:val="none" w:sz="0" w:space="0" w:color="auto"/>
                    <w:left w:val="none" w:sz="0" w:space="0" w:color="auto"/>
                    <w:bottom w:val="none" w:sz="0" w:space="0" w:color="auto"/>
                    <w:right w:val="none" w:sz="0" w:space="0" w:color="auto"/>
                  </w:divBdr>
                  <w:divsChild>
                    <w:div w:id="613102496">
                      <w:marLeft w:val="0"/>
                      <w:marRight w:val="0"/>
                      <w:marTop w:val="0"/>
                      <w:marBottom w:val="0"/>
                      <w:divBdr>
                        <w:top w:val="none" w:sz="0" w:space="0" w:color="auto"/>
                        <w:left w:val="none" w:sz="0" w:space="0" w:color="auto"/>
                        <w:bottom w:val="none" w:sz="0" w:space="0" w:color="auto"/>
                        <w:right w:val="none" w:sz="0" w:space="0" w:color="auto"/>
                      </w:divBdr>
                      <w:divsChild>
                        <w:div w:id="1697539904">
                          <w:marLeft w:val="0"/>
                          <w:marRight w:val="0"/>
                          <w:marTop w:val="0"/>
                          <w:marBottom w:val="0"/>
                          <w:divBdr>
                            <w:top w:val="none" w:sz="0" w:space="0" w:color="auto"/>
                            <w:left w:val="none" w:sz="0" w:space="0" w:color="auto"/>
                            <w:bottom w:val="none" w:sz="0" w:space="0" w:color="auto"/>
                            <w:right w:val="none" w:sz="0" w:space="0" w:color="auto"/>
                          </w:divBdr>
                          <w:divsChild>
                            <w:div w:id="49087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3965193">
      <w:bodyDiv w:val="1"/>
      <w:marLeft w:val="0"/>
      <w:marRight w:val="0"/>
      <w:marTop w:val="0"/>
      <w:marBottom w:val="0"/>
      <w:divBdr>
        <w:top w:val="none" w:sz="0" w:space="0" w:color="auto"/>
        <w:left w:val="none" w:sz="0" w:space="0" w:color="auto"/>
        <w:bottom w:val="none" w:sz="0" w:space="0" w:color="auto"/>
        <w:right w:val="none" w:sz="0" w:space="0" w:color="auto"/>
      </w:divBdr>
    </w:div>
    <w:div w:id="1402286270">
      <w:bodyDiv w:val="1"/>
      <w:marLeft w:val="0"/>
      <w:marRight w:val="0"/>
      <w:marTop w:val="0"/>
      <w:marBottom w:val="0"/>
      <w:divBdr>
        <w:top w:val="none" w:sz="0" w:space="0" w:color="auto"/>
        <w:left w:val="none" w:sz="0" w:space="0" w:color="auto"/>
        <w:bottom w:val="none" w:sz="0" w:space="0" w:color="auto"/>
        <w:right w:val="none" w:sz="0" w:space="0" w:color="auto"/>
      </w:divBdr>
    </w:div>
    <w:div w:id="190679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aq-nrw.de/quartier-verstehen/handlungsfelder/gemeinschaft-erleben/" TargetMode="External"/><Relationship Id="rId18" Type="http://schemas.openxmlformats.org/officeDocument/2006/relationships/hyperlink" Target="https://de.wikipedia.org/wiki/Krankenkasse"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de.wikipedia.org/wiki/Bundesagentur_f%C3%BCr_Arbeit" TargetMode="External"/><Relationship Id="rId7" Type="http://schemas.openxmlformats.org/officeDocument/2006/relationships/webSettings" Target="webSettings.xml"/><Relationship Id="rId12" Type="http://schemas.openxmlformats.org/officeDocument/2006/relationships/hyperlink" Target="http://www.gesunde-staedte-netzwerk.de" TargetMode="External"/><Relationship Id="rId17" Type="http://schemas.openxmlformats.org/officeDocument/2006/relationships/hyperlink" Target="https://de.wikipedia.org/wiki/Bundeszentrale_f%C3%BCr_gesundheitliche_Aufkl%C3%A4ru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aq-nrw.de/quartier-verstehen/handlungsfelder/sich-einbringen/" TargetMode="External"/><Relationship Id="rId20" Type="http://schemas.openxmlformats.org/officeDocument/2006/relationships/hyperlink" Target="https://de.wikipedia.org/wiki/Deutscher_St%C3%A4dtetag"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St&#228;dtebauf&#246;rderung.Info" TargetMode="External"/><Relationship Id="rId24" Type="http://schemas.openxmlformats.org/officeDocument/2006/relationships/hyperlink" Target="https://www.nachbarschaftspreis.de/" TargetMode="External"/><Relationship Id="rId5" Type="http://schemas.microsoft.com/office/2007/relationships/stylesWithEffects" Target="stylesWithEffects.xml"/><Relationship Id="rId15" Type="http://schemas.openxmlformats.org/officeDocument/2006/relationships/hyperlink" Target="http://www.aq-nrw.de/quartier-verstehen/handlungsfelder/wohnen/" TargetMode="External"/><Relationship Id="rId23" Type="http://schemas.openxmlformats.org/officeDocument/2006/relationships/hyperlink" Target="http://www.lag-nds.de/" TargetMode="External"/><Relationship Id="rId10" Type="http://schemas.openxmlformats.org/officeDocument/2006/relationships/hyperlink" Target="http://www.stadt-und-gesundheit.de" TargetMode="External"/><Relationship Id="rId19" Type="http://schemas.openxmlformats.org/officeDocument/2006/relationships/hyperlink" Target="https://de.wikipedia.org/wiki/%C3%84rzteverban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aq-nrw.de/quartier-verstehen/handlungsfelder/sich-versorgen/" TargetMode="External"/><Relationship Id="rId22" Type="http://schemas.openxmlformats.org/officeDocument/2006/relationships/hyperlink" Target="https://www.gesundheitliche-chancengleichheit.de/praxisdatenbank/recherche/" TargetMode="External"/><Relationship Id="rId27"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finitionen, aktuelle Entwicklungen, Konzepte und Projekt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D118025-3761-44AC-9D1E-BC89DE878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2727</Words>
  <Characters>332187</Characters>
  <Application>Microsoft Office Word</Application>
  <DocSecurity>4</DocSecurity>
  <Lines>2768</Lines>
  <Paragraphs>768</Paragraphs>
  <ScaleCrop>false</ScaleCrop>
  <HeadingPairs>
    <vt:vector size="2" baseType="variant">
      <vt:variant>
        <vt:lpstr>Titel</vt:lpstr>
      </vt:variant>
      <vt:variant>
        <vt:i4>1</vt:i4>
      </vt:variant>
    </vt:vector>
  </HeadingPairs>
  <TitlesOfParts>
    <vt:vector size="1" baseType="lpstr">
      <vt:lpstr>Gesundheits-zogene Selbsthilfe im Quartier</vt:lpstr>
    </vt:vector>
  </TitlesOfParts>
  <Company>MHH</Company>
  <LinksUpToDate>false</LinksUpToDate>
  <CharactersWithSpaces>384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sundheits-zogene Selbsthilfe im Quartier</dc:title>
  <dc:creator>Seidel, Gabriele Dr.</dc:creator>
  <cp:lastModifiedBy>Eva Broeckelmann</cp:lastModifiedBy>
  <cp:revision>2</cp:revision>
  <cp:lastPrinted>2018-02-08T10:10:00Z</cp:lastPrinted>
  <dcterms:created xsi:type="dcterms:W3CDTF">2018-02-14T11:01:00Z</dcterms:created>
  <dcterms:modified xsi:type="dcterms:W3CDTF">2018-02-14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Quartiersmanagement und Selbsthilfe</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Users\seidelga\Documents\Citavi 4\Projects\Quartiersmanagement und Selbsthilfe\Quartiersmanagement und Selbsthilfe.ctv4</vt:lpwstr>
  </property>
  <property fmtid="{D5CDD505-2E9C-101B-9397-08002B2CF9AE}" pid="6" name="CitaviDocumentProperty_1">
    <vt:lpwstr>4.2.0.11</vt:lpwstr>
  </property>
</Properties>
</file>